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774528" w14:textId="77777777" w:rsidR="007150B6" w:rsidRPr="00596DF0" w:rsidRDefault="00D84246" w:rsidP="009936C8">
      <w:pPr>
        <w:pStyle w:val="Header"/>
        <w:spacing w:line="276" w:lineRule="auto"/>
        <w:rPr>
          <w:rFonts w:asciiTheme="minorHAnsi" w:hAnsiTheme="minorHAnsi"/>
          <w:sz w:val="22"/>
          <w:szCs w:val="22"/>
        </w:rPr>
      </w:pPr>
      <w:r w:rsidRPr="00596DF0">
        <w:rPr>
          <w:rFonts w:asciiTheme="minorHAnsi" w:hAnsiTheme="minorHAnsi"/>
          <w:sz w:val="22"/>
          <w:szCs w:val="22"/>
          <w:lang w:val="en-CA"/>
        </w:rPr>
        <w:t xml:space="preserve"> </w:t>
      </w:r>
      <w:r w:rsidR="000C6769" w:rsidRPr="00596DF0">
        <w:rPr>
          <w:rFonts w:asciiTheme="minorHAnsi" w:hAnsiTheme="minorHAnsi" w:cs="Arial"/>
          <w:b/>
          <w:noProof/>
          <w:sz w:val="22"/>
          <w:szCs w:val="22"/>
          <w:lang w:val="en-CA" w:eastAsia="en-CA"/>
        </w:rPr>
        <w:drawing>
          <wp:inline distT="0" distB="0" distL="0" distR="0" wp14:anchorId="65BF2ABC" wp14:editId="07777777">
            <wp:extent cx="2667000" cy="723900"/>
            <wp:effectExtent l="0" t="0" r="0" b="0"/>
            <wp:docPr id="1" name="Picture 1" descr="NESA_BNProgra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SA_BNProgram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67000" cy="723900"/>
                    </a:xfrm>
                    <a:prstGeom prst="rect">
                      <a:avLst/>
                    </a:prstGeom>
                    <a:noFill/>
                    <a:ln>
                      <a:noFill/>
                    </a:ln>
                  </pic:spPr>
                </pic:pic>
              </a:graphicData>
            </a:graphic>
          </wp:inline>
        </w:drawing>
      </w:r>
    </w:p>
    <w:p w14:paraId="273A2365" w14:textId="77777777" w:rsidR="00D75385" w:rsidRPr="0005011D" w:rsidRDefault="490716FF" w:rsidP="490716FF">
      <w:pPr>
        <w:spacing w:before="240"/>
        <w:jc w:val="center"/>
        <w:rPr>
          <w:b/>
          <w:bCs/>
          <w:sz w:val="36"/>
          <w:szCs w:val="36"/>
          <w:lang w:val="en-CA"/>
        </w:rPr>
      </w:pPr>
      <w:r w:rsidRPr="490716FF">
        <w:rPr>
          <w:b/>
          <w:bCs/>
          <w:sz w:val="36"/>
          <w:szCs w:val="36"/>
          <w:lang w:val="en-CA"/>
        </w:rPr>
        <w:t>Policy: Attendance</w:t>
      </w:r>
    </w:p>
    <w:p w14:paraId="260DE33C" w14:textId="77777777" w:rsidR="000C6769" w:rsidRPr="0049546B" w:rsidRDefault="490716FF" w:rsidP="490716FF">
      <w:pPr>
        <w:pBdr>
          <w:bottom w:val="single" w:sz="4" w:space="1" w:color="auto"/>
        </w:pBdr>
        <w:rPr>
          <w:b/>
          <w:bCs/>
          <w:lang w:val="en-CA"/>
        </w:rPr>
      </w:pPr>
      <w:r w:rsidRPr="0049546B">
        <w:rPr>
          <w:b/>
          <w:bCs/>
          <w:lang w:val="en-CA"/>
        </w:rPr>
        <w:t>PURPOSE:</w:t>
      </w:r>
    </w:p>
    <w:p w14:paraId="618FCE98" w14:textId="77777777" w:rsidR="00B142D7" w:rsidRPr="0049546B" w:rsidRDefault="490716FF" w:rsidP="490716FF">
      <w:pPr>
        <w:rPr>
          <w:rFonts w:cs="Arial"/>
        </w:rPr>
      </w:pPr>
      <w:r w:rsidRPr="0049546B">
        <w:rPr>
          <w:rFonts w:eastAsia="Arial" w:cs="Arial"/>
        </w:rPr>
        <w:t xml:space="preserve">The purpose of the attendance policy is to articulate the requirements and expectations for attendance within the NESA BN Programs in all practice, simulation, and theory settings. </w:t>
      </w:r>
    </w:p>
    <w:p w14:paraId="7A1A8B9C" w14:textId="77777777" w:rsidR="000F65D8" w:rsidRPr="0049546B" w:rsidRDefault="490716FF" w:rsidP="490716FF">
      <w:pPr>
        <w:pBdr>
          <w:bottom w:val="single" w:sz="4" w:space="1" w:color="auto"/>
        </w:pBdr>
        <w:rPr>
          <w:lang w:val="en-CA"/>
        </w:rPr>
      </w:pPr>
      <w:r w:rsidRPr="0049546B">
        <w:rPr>
          <w:b/>
          <w:bCs/>
          <w:lang w:val="en-CA"/>
        </w:rPr>
        <w:t>DEFINITIONS:</w:t>
      </w:r>
    </w:p>
    <w:p w14:paraId="63766EE4" w14:textId="63A0A5F5" w:rsidR="000342C9" w:rsidRPr="0049546B" w:rsidRDefault="490716FF" w:rsidP="490716FF">
      <w:pPr>
        <w:rPr>
          <w:rFonts w:cs="Arial"/>
        </w:rPr>
      </w:pPr>
      <w:r w:rsidRPr="0049546B">
        <w:rPr>
          <w:rFonts w:eastAsia="Arial" w:cs="Arial"/>
          <w:b/>
          <w:bCs/>
          <w:i/>
          <w:iCs/>
        </w:rPr>
        <w:t>Nursing Practice:</w:t>
      </w:r>
      <w:r w:rsidRPr="0049546B">
        <w:rPr>
          <w:rFonts w:eastAsia="Arial" w:cs="Arial"/>
        </w:rPr>
        <w:t xml:space="preserve"> refers to all lab components, activities, and scheduled hours</w:t>
      </w:r>
      <w:r w:rsidR="00C861AF" w:rsidRPr="0049546B">
        <w:rPr>
          <w:rFonts w:eastAsia="Arial" w:cs="Arial"/>
        </w:rPr>
        <w:t xml:space="preserve"> </w:t>
      </w:r>
      <w:r w:rsidRPr="0049546B">
        <w:rPr>
          <w:rFonts w:eastAsia="Arial" w:cs="Arial"/>
        </w:rPr>
        <w:t>assigned for the development of the competencies required for the professional practice of a baccalaureate prepared registered nurse.</w:t>
      </w:r>
    </w:p>
    <w:p w14:paraId="55113BD6" w14:textId="250B872A" w:rsidR="000342C9" w:rsidRPr="0049546B" w:rsidRDefault="490716FF" w:rsidP="490716FF">
      <w:pPr>
        <w:rPr>
          <w:rFonts w:cs="Arial"/>
        </w:rPr>
      </w:pPr>
      <w:r w:rsidRPr="0049546B">
        <w:rPr>
          <w:rFonts w:eastAsia="Arial" w:cs="Arial"/>
          <w:b/>
          <w:bCs/>
          <w:i/>
          <w:iCs/>
        </w:rPr>
        <w:t xml:space="preserve">Absence: </w:t>
      </w:r>
      <w:r w:rsidRPr="0049546B">
        <w:rPr>
          <w:rFonts w:eastAsia="Arial" w:cs="Arial"/>
        </w:rPr>
        <w:t xml:space="preserve">refers to </w:t>
      </w:r>
      <w:r w:rsidRPr="0049546B">
        <w:t>n</w:t>
      </w:r>
      <w:r w:rsidRPr="0049546B">
        <w:rPr>
          <w:rFonts w:eastAsia="Arial" w:cs="Arial"/>
        </w:rPr>
        <w:t>ot being physically present to engage in the scheduled nursing practice activities for a course.</w:t>
      </w:r>
    </w:p>
    <w:p w14:paraId="1603DDDD" w14:textId="1C09C338" w:rsidR="00B142D7" w:rsidRPr="0049546B" w:rsidRDefault="06EDA7E7" w:rsidP="06EDA7E7">
      <w:pPr>
        <w:rPr>
          <w:rFonts w:eastAsia="Arial" w:cs="Arial"/>
        </w:rPr>
      </w:pPr>
      <w:r w:rsidRPr="0049546B">
        <w:rPr>
          <w:rFonts w:eastAsia="Arial" w:cs="Arial"/>
          <w:b/>
          <w:bCs/>
          <w:i/>
          <w:iCs/>
        </w:rPr>
        <w:t xml:space="preserve">Fitness to Practice: </w:t>
      </w:r>
      <w:r w:rsidRPr="0049546B">
        <w:rPr>
          <w:rFonts w:eastAsia="Arial" w:cs="Arial"/>
        </w:rPr>
        <w:t>congruent with the CARNA Nursing Practice Standards (College and Association of Registered Nurses of Alberta, 2013) related to fitness to practice for registered nurses “fitness to practice means the physical, mental, and emotional capacity to practice safely in accordance with the placement” (SPA, 2013).  There may be numerous conditions or changes in health status that can compromise a student’s fitness to prac</w:t>
      </w:r>
      <w:r w:rsidR="00C861AF" w:rsidRPr="0049546B">
        <w:rPr>
          <w:rFonts w:eastAsia="Arial" w:cs="Arial"/>
        </w:rPr>
        <w:t>tice.</w:t>
      </w:r>
    </w:p>
    <w:p w14:paraId="49F16067" w14:textId="77777777" w:rsidR="000C6769" w:rsidRPr="0049546B" w:rsidRDefault="490716FF" w:rsidP="490716FF">
      <w:pPr>
        <w:pBdr>
          <w:bottom w:val="single" w:sz="4" w:space="1" w:color="auto"/>
        </w:pBdr>
        <w:rPr>
          <w:b/>
          <w:bCs/>
          <w:lang w:val="en-CA"/>
        </w:rPr>
      </w:pPr>
      <w:r w:rsidRPr="0049546B">
        <w:rPr>
          <w:b/>
          <w:bCs/>
          <w:lang w:val="en-CA"/>
        </w:rPr>
        <w:t>POLICY SCOPE:</w:t>
      </w:r>
    </w:p>
    <w:p w14:paraId="6DF76B6B" w14:textId="1FBE9241" w:rsidR="000C6769" w:rsidRPr="0049546B" w:rsidRDefault="490716FF" w:rsidP="490716FF">
      <w:pPr>
        <w:rPr>
          <w:rFonts w:cs="Arial"/>
          <w:lang w:val="en-CA"/>
        </w:rPr>
      </w:pPr>
      <w:r w:rsidRPr="0049546B">
        <w:rPr>
          <w:rFonts w:cs="Arial"/>
          <w:lang w:val="en-CA"/>
        </w:rPr>
        <w:t>This policy applies to all students in the NESA BN programs. Exceptions are as follows:</w:t>
      </w:r>
    </w:p>
    <w:p w14:paraId="631900E2" w14:textId="30D4C1AE" w:rsidR="0037106F" w:rsidRPr="0049546B" w:rsidRDefault="490716FF" w:rsidP="007A0C81">
      <w:pPr>
        <w:widowControl w:val="0"/>
        <w:numPr>
          <w:ilvl w:val="0"/>
          <w:numId w:val="15"/>
        </w:numPr>
        <w:autoSpaceDE w:val="0"/>
        <w:autoSpaceDN w:val="0"/>
        <w:adjustRightInd w:val="0"/>
        <w:spacing w:after="0"/>
        <w:rPr>
          <w:rFonts w:eastAsia="Arial,Times New Roman" w:cs="Arial"/>
        </w:rPr>
      </w:pPr>
      <w:r w:rsidRPr="0049546B">
        <w:rPr>
          <w:rFonts w:eastAsia="Arial,Times New Roman" w:cs="Arial"/>
        </w:rPr>
        <w:t xml:space="preserve">Athletic Team Participation: The NESA BN programs acknowledge that some nursing students are members of their academic institution’s official athletic teams and may have obligations to these teams </w:t>
      </w:r>
      <w:proofErr w:type="gramStart"/>
      <w:r w:rsidRPr="0049546B">
        <w:rPr>
          <w:rFonts w:eastAsia="Arial,Times New Roman" w:cs="Arial"/>
        </w:rPr>
        <w:t>in order to</w:t>
      </w:r>
      <w:proofErr w:type="gramEnd"/>
      <w:r w:rsidRPr="0049546B">
        <w:rPr>
          <w:rFonts w:eastAsia="Arial,Times New Roman" w:cs="Arial"/>
        </w:rPr>
        <w:t xml:space="preserve"> maintain scholarships. All members of a University of Lethbridge or Lethbridge College athletic team who anticipate absence from theory or practice course related to athletic commitments should </w:t>
      </w:r>
      <w:r w:rsidR="00467862" w:rsidRPr="0049546B">
        <w:t>are required to provide each instructor with a schedule of athletic commitments (provided by the athletics coach) at the start of the course</w:t>
      </w:r>
      <w:r w:rsidR="007A0C81" w:rsidRPr="0049546B">
        <w:t xml:space="preserve">, or as early as available, </w:t>
      </w:r>
      <w:r w:rsidR="00467862" w:rsidRPr="0049546B">
        <w:t>and</w:t>
      </w:r>
      <w:r w:rsidR="007A0C81" w:rsidRPr="0049546B">
        <w:rPr>
          <w:rFonts w:eastAsia="Arial,Times New Roman" w:cs="Arial"/>
        </w:rPr>
        <w:t xml:space="preserve"> </w:t>
      </w:r>
      <w:r w:rsidRPr="0049546B">
        <w:rPr>
          <w:rFonts w:eastAsia="Arial,Times New Roman" w:cs="Arial"/>
        </w:rPr>
        <w:t>discuss these potential absences with their instructor/professor</w:t>
      </w:r>
      <w:r w:rsidR="00C363FD" w:rsidRPr="0049546B">
        <w:rPr>
          <w:rFonts w:eastAsia="Arial,Times New Roman" w:cs="Arial"/>
        </w:rPr>
        <w:t xml:space="preserve"> </w:t>
      </w:r>
      <w:r w:rsidRPr="0049546B">
        <w:rPr>
          <w:rFonts w:eastAsia="Arial,Times New Roman" w:cs="Arial"/>
        </w:rPr>
        <w:t xml:space="preserve">to determine if these absences can be appropriately accommodated without impacting the student’s ability to attain the course outcomes and required practice hours. </w:t>
      </w:r>
      <w:r w:rsidR="00CB580B" w:rsidRPr="0049546B">
        <w:rPr>
          <w:rFonts w:ascii="Calibri" w:hAnsi="Calibri"/>
        </w:rPr>
        <w:t xml:space="preserve">Not providing your instructor with your schedule at the start of the course </w:t>
      </w:r>
      <w:r w:rsidR="00AC77C2" w:rsidRPr="0049546B">
        <w:rPr>
          <w:rFonts w:ascii="Calibri" w:hAnsi="Calibri"/>
        </w:rPr>
        <w:t>may</w:t>
      </w:r>
      <w:r w:rsidR="00CB580B" w:rsidRPr="0049546B">
        <w:rPr>
          <w:rFonts w:ascii="Calibri" w:hAnsi="Calibri"/>
        </w:rPr>
        <w:t xml:space="preserve"> jeopardize you being released to attend your athletic event. </w:t>
      </w:r>
      <w:r w:rsidRPr="0049546B">
        <w:rPr>
          <w:rFonts w:eastAsia="Arial,Times New Roman" w:cs="Arial"/>
        </w:rPr>
        <w:t xml:space="preserve">Please note that students on athletic teams must meet with an academic advisor at their institution to assist with course planning each semester and should attempt to register for courses so that their athletic commitments have minimum impact on their academic </w:t>
      </w:r>
      <w:r w:rsidRPr="0049546B">
        <w:rPr>
          <w:rFonts w:eastAsia="Arial,Times New Roman" w:cs="Arial"/>
        </w:rPr>
        <w:lastRenderedPageBreak/>
        <w:t xml:space="preserve">commitments.  </w:t>
      </w:r>
    </w:p>
    <w:p w14:paraId="3BCC48B7" w14:textId="77777777" w:rsidR="0037106F" w:rsidRPr="0049546B" w:rsidRDefault="0037106F" w:rsidP="009936C8">
      <w:pPr>
        <w:widowControl w:val="0"/>
        <w:autoSpaceDE w:val="0"/>
        <w:autoSpaceDN w:val="0"/>
        <w:adjustRightInd w:val="0"/>
        <w:spacing w:after="0"/>
        <w:rPr>
          <w:rFonts w:ascii="Arial" w:eastAsia="Times New Roman" w:hAnsi="Arial" w:cs="Arial"/>
          <w:u w:val="single"/>
        </w:rPr>
      </w:pPr>
    </w:p>
    <w:p w14:paraId="30F78A50" w14:textId="6DB19B0A" w:rsidR="0037106F" w:rsidRPr="0049546B" w:rsidRDefault="490716FF" w:rsidP="490716FF">
      <w:pPr>
        <w:widowControl w:val="0"/>
        <w:numPr>
          <w:ilvl w:val="0"/>
          <w:numId w:val="15"/>
        </w:numPr>
        <w:autoSpaceDE w:val="0"/>
        <w:autoSpaceDN w:val="0"/>
        <w:adjustRightInd w:val="0"/>
        <w:spacing w:after="0"/>
        <w:rPr>
          <w:rFonts w:eastAsia="Arial,Times New Roman" w:cs="Arial"/>
          <w:b/>
          <w:bCs/>
        </w:rPr>
      </w:pPr>
      <w:r w:rsidRPr="0049546B">
        <w:rPr>
          <w:rFonts w:eastAsia="Arial,Times New Roman" w:cs="Arial"/>
        </w:rPr>
        <w:t xml:space="preserve">CNSA Conference Attendance: Official student delegates, and other nursing students who wish to attend an annual or regional (CNSA) conference </w:t>
      </w:r>
      <w:r w:rsidRPr="0049546B">
        <w:rPr>
          <w:rFonts w:eastAsia="Arial,Times New Roman" w:cs="Arial"/>
          <w:b/>
          <w:bCs/>
        </w:rPr>
        <w:t>may</w:t>
      </w:r>
      <w:r w:rsidRPr="0049546B">
        <w:rPr>
          <w:rFonts w:eastAsia="Arial,Times New Roman" w:cs="Arial"/>
        </w:rPr>
        <w:t xml:space="preserve"> be granted permission to attend </w:t>
      </w:r>
      <w:r w:rsidRPr="0049546B">
        <w:rPr>
          <w:rFonts w:eastAsia="Arial,Times New Roman" w:cs="Arial"/>
          <w:b/>
          <w:bCs/>
        </w:rPr>
        <w:t>one (1)</w:t>
      </w:r>
      <w:r w:rsidRPr="0049546B">
        <w:rPr>
          <w:rFonts w:eastAsia="Arial,Times New Roman" w:cs="Arial"/>
        </w:rPr>
        <w:t xml:space="preserve"> such conference during course or practice time in each academic year, as long as participation in these activities will not adversely affect achievement of course objectives. Allowance for travel time to the conference will be assessed and approved per conference. Permission to attend the conference </w:t>
      </w:r>
      <w:r w:rsidRPr="0049546B">
        <w:rPr>
          <w:rFonts w:eastAsia="Arial,Times New Roman" w:cs="Arial"/>
          <w:b/>
          <w:bCs/>
        </w:rPr>
        <w:t>may</w:t>
      </w:r>
      <w:r w:rsidRPr="0049546B">
        <w:rPr>
          <w:rFonts w:eastAsia="Arial,Times New Roman" w:cs="Arial"/>
        </w:rPr>
        <w:t xml:space="preserve"> be granted for any student who: is in good standing within the BN programs, has no Enhancement Plan currently in effect, and adheres to the application process described in this policy. </w:t>
      </w:r>
      <w:r w:rsidRPr="0049546B">
        <w:rPr>
          <w:rFonts w:eastAsia="Arial,Times New Roman" w:cs="Arial"/>
          <w:b/>
          <w:bCs/>
        </w:rPr>
        <w:t>Consult the Policy Appendix for the required process and documentation.</w:t>
      </w:r>
    </w:p>
    <w:p w14:paraId="4E948210" w14:textId="77777777" w:rsidR="0037106F" w:rsidRPr="0049546B" w:rsidRDefault="0037106F" w:rsidP="009936C8">
      <w:pPr>
        <w:widowControl w:val="0"/>
        <w:autoSpaceDE w:val="0"/>
        <w:autoSpaceDN w:val="0"/>
        <w:adjustRightInd w:val="0"/>
        <w:spacing w:after="0"/>
        <w:rPr>
          <w:rFonts w:eastAsia="Times New Roman" w:cs="Arial"/>
        </w:rPr>
      </w:pPr>
    </w:p>
    <w:p w14:paraId="30C9F7FE" w14:textId="4C8D9EF4" w:rsidR="00887974" w:rsidRPr="0049546B" w:rsidRDefault="490716FF" w:rsidP="00887974">
      <w:pPr>
        <w:widowControl w:val="0"/>
        <w:numPr>
          <w:ilvl w:val="0"/>
          <w:numId w:val="15"/>
        </w:numPr>
        <w:autoSpaceDE w:val="0"/>
        <w:autoSpaceDN w:val="0"/>
        <w:adjustRightInd w:val="0"/>
        <w:spacing w:after="0"/>
        <w:rPr>
          <w:rFonts w:eastAsia="Times New Roman" w:cs="Arial"/>
        </w:rPr>
      </w:pPr>
      <w:r w:rsidRPr="0049546B">
        <w:rPr>
          <w:rFonts w:eastAsia="Arial,Times New Roman" w:cs="Arial"/>
        </w:rPr>
        <w:t>NESA Governance Committees: We believe that it strengthens our program to bring student perspectives to NESA governance committees. Whenever possible, meeting dates and times for the meetings of these committees will be set when the student member(s) has no classroom or practice commitments</w:t>
      </w:r>
      <w:r w:rsidR="006A0EC0" w:rsidRPr="0049546B">
        <w:rPr>
          <w:rFonts w:eastAsia="Arial,Times New Roman" w:cs="Arial"/>
        </w:rPr>
        <w:t xml:space="preserve">. </w:t>
      </w:r>
    </w:p>
    <w:p w14:paraId="10BEEFB4" w14:textId="77777777" w:rsidR="00C861AF" w:rsidRPr="0049546B" w:rsidRDefault="00C861AF" w:rsidP="00C861AF">
      <w:pPr>
        <w:widowControl w:val="0"/>
        <w:autoSpaceDE w:val="0"/>
        <w:autoSpaceDN w:val="0"/>
        <w:adjustRightInd w:val="0"/>
        <w:spacing w:after="0"/>
        <w:rPr>
          <w:rFonts w:eastAsia="Times New Roman" w:cs="Arial"/>
        </w:rPr>
      </w:pPr>
    </w:p>
    <w:p w14:paraId="1A55F372" w14:textId="77777777" w:rsidR="006F5E3D" w:rsidRPr="0049546B" w:rsidRDefault="490716FF" w:rsidP="490716FF">
      <w:pPr>
        <w:pBdr>
          <w:bottom w:val="single" w:sz="4" w:space="1" w:color="auto"/>
        </w:pBdr>
        <w:rPr>
          <w:b/>
          <w:bCs/>
          <w:lang w:val="en-CA"/>
        </w:rPr>
      </w:pPr>
      <w:r w:rsidRPr="0049546B">
        <w:rPr>
          <w:b/>
          <w:bCs/>
          <w:lang w:val="en-CA"/>
        </w:rPr>
        <w:t>POLICY STATEMENT(S):</w:t>
      </w:r>
    </w:p>
    <w:p w14:paraId="72DE5A4F" w14:textId="5C8CC2BC" w:rsidR="00005C67" w:rsidRPr="0049546B" w:rsidRDefault="0DDA03A3" w:rsidP="0DDA03A3">
      <w:pPr>
        <w:pStyle w:val="ListParagraph"/>
        <w:numPr>
          <w:ilvl w:val="0"/>
          <w:numId w:val="18"/>
        </w:numPr>
        <w:rPr>
          <w:rFonts w:eastAsia="Arial" w:cs="Arial"/>
        </w:rPr>
      </w:pPr>
      <w:r w:rsidRPr="0049546B">
        <w:rPr>
          <w:rFonts w:eastAsia="Arial" w:cs="Arial"/>
          <w:b/>
          <w:bCs/>
        </w:rPr>
        <w:t xml:space="preserve">Attendance in all assigned practice days </w:t>
      </w:r>
      <w:r w:rsidR="00C861AF" w:rsidRPr="0049546B">
        <w:rPr>
          <w:rFonts w:eastAsia="Arial" w:cs="Arial"/>
          <w:b/>
          <w:bCs/>
        </w:rPr>
        <w:t xml:space="preserve">is required </w:t>
      </w:r>
      <w:r w:rsidRPr="0049546B">
        <w:rPr>
          <w:rFonts w:eastAsia="Arial" w:cs="Arial"/>
        </w:rPr>
        <w:t>to support optimal student learning and to meet professional program requirements (i.e. Entry-to-Practice Competencies for the Registered Nurses Profession). Absence from required practice hours may impact a student’s ability to meet course outcomes and graduate.</w:t>
      </w:r>
    </w:p>
    <w:p w14:paraId="4F8F5CF3" w14:textId="1F178AC7" w:rsidR="00005C67" w:rsidRPr="0049546B" w:rsidRDefault="00B142D7" w:rsidP="06EDA7E7">
      <w:pPr>
        <w:pStyle w:val="ListParagraph"/>
        <w:numPr>
          <w:ilvl w:val="0"/>
          <w:numId w:val="18"/>
        </w:numPr>
        <w:rPr>
          <w:rFonts w:eastAsia="Arial" w:cs="Arial"/>
          <w:b/>
          <w:bCs/>
        </w:rPr>
      </w:pPr>
      <w:r w:rsidRPr="0049546B">
        <w:rPr>
          <w:rFonts w:eastAsia="Arial" w:cs="Arial"/>
          <w:b/>
          <w:bCs/>
        </w:rPr>
        <w:t xml:space="preserve">Attendance in nursing course work is a matter of professional conduct. </w:t>
      </w:r>
      <w:r w:rsidRPr="0049546B">
        <w:rPr>
          <w:rFonts w:eastAsia="Arial" w:cs="Arial"/>
        </w:rPr>
        <w:t>Nursing students are expected to demonstrate accountability and integrity; this is c</w:t>
      </w:r>
      <w:r w:rsidR="00005C67" w:rsidRPr="0049546B">
        <w:rPr>
          <w:rFonts w:eastAsia="Arial" w:cs="Arial"/>
        </w:rPr>
        <w:t xml:space="preserve">onsistent with the Code </w:t>
      </w:r>
      <w:r w:rsidR="00195D53" w:rsidRPr="0049546B">
        <w:rPr>
          <w:rFonts w:eastAsia="Arial" w:cs="Arial"/>
        </w:rPr>
        <w:t>of Ethics for Registered Nurses</w:t>
      </w:r>
      <w:r w:rsidRPr="0049546B">
        <w:rPr>
          <w:rFonts w:eastAsia="Arial" w:cs="Arial"/>
        </w:rPr>
        <w:t xml:space="preserve"> </w:t>
      </w:r>
      <w:r w:rsidR="00C861AF" w:rsidRPr="0049546B">
        <w:rPr>
          <w:rFonts w:eastAsia="Arial" w:cs="Arial"/>
        </w:rPr>
        <w:t>(</w:t>
      </w:r>
      <w:r w:rsidRPr="0049546B">
        <w:rPr>
          <w:rFonts w:eastAsia="Arial" w:cs="Arial"/>
        </w:rPr>
        <w:t>Canadian Nurses Association, 2017).</w:t>
      </w:r>
    </w:p>
    <w:p w14:paraId="4F8B09F2" w14:textId="77777777" w:rsidR="0058205C" w:rsidRPr="0049546B" w:rsidRDefault="002F0D37" w:rsidP="3F94C5B2">
      <w:pPr>
        <w:pStyle w:val="ListParagraph"/>
        <w:numPr>
          <w:ilvl w:val="0"/>
          <w:numId w:val="18"/>
        </w:numPr>
        <w:rPr>
          <w:rFonts w:eastAsia="Arial" w:cs="Arial"/>
        </w:rPr>
      </w:pPr>
      <w:r w:rsidRPr="0049546B">
        <w:rPr>
          <w:rFonts w:eastAsia="Arial" w:cs="Arial"/>
          <w:b/>
          <w:bCs/>
        </w:rPr>
        <w:t>Students in the NESA BN Programs will ensure their own fitness to participate in practice</w:t>
      </w:r>
      <w:r w:rsidRPr="0049546B">
        <w:rPr>
          <w:rFonts w:eastAsia="Arial" w:cs="Arial"/>
        </w:rPr>
        <w:t>. This is consistent with CARNA</w:t>
      </w:r>
      <w:r w:rsidR="00005C67" w:rsidRPr="0049546B">
        <w:rPr>
          <w:rFonts w:eastAsia="Arial" w:cs="Arial"/>
        </w:rPr>
        <w:t xml:space="preserve"> Nursing Practice Standards </w:t>
      </w:r>
      <w:r w:rsidR="00FA65C4" w:rsidRPr="0049546B">
        <w:fldChar w:fldCharType="begin"/>
      </w:r>
      <w:r w:rsidR="00005C67" w:rsidRPr="0049546B">
        <w:rPr>
          <w:rFonts w:cs="Arial"/>
        </w:rPr>
        <w:instrText xml:space="preserve"> ADDIN EN.CITE &lt;EndNote&gt;&lt;Cite&gt;&lt;Author&gt;College &amp;amp; Association of Registered Nurses of Alberta&lt;/Author&gt;&lt;Year&gt;2005&lt;/Year&gt;&lt;RecNum&gt;260&lt;/RecNum&gt;&lt;DisplayText&gt;(College &amp;amp; Association of Registered Nurses of Alberta, 2005)&lt;/DisplayText&gt;&lt;record&gt;&lt;rec-number&gt;260&lt;/rec-number&gt;&lt;foreign-keys&gt;&lt;key app="EN" db-id="vexfs5zsesstfneev2lvz29ivrxzzwpfrt95"&gt;260&lt;/key&gt;&lt;/foreign-keys&gt;&lt;ref-type name="Web Page"&gt;12&lt;/ref-type&gt;&lt;contributors&gt;&lt;authors&gt;&lt;author&gt;College &amp;amp; Association of Registered Nurses of Alberta,&lt;/author&gt;&lt;/authors&gt;&lt;/contributors&gt;&lt;titles&gt;&lt;title&gt;Nursing Practice Standards&lt;/title&gt;&lt;/titles&gt;&lt;volume&gt;2010&lt;/volume&gt;&lt;number&gt;11/05/2010&lt;/number&gt;&lt;keywords&gt;&lt;keyword&gt;Nursing&lt;/keyword&gt;&lt;keyword&gt;Alberta&lt;/keyword&gt;&lt;keyword&gt;Canada&lt;/keyword&gt;&lt;keyword&gt;CARNA&lt;/keyword&gt;&lt;keyword&gt;Scope of Nursing Practice&lt;/keyword&gt;&lt;/keywords&gt;&lt;dates&gt;&lt;year&gt;2005&lt;/year&gt;&lt;pub-dates&gt;&lt;date&gt;30/11/2005&lt;/date&gt;&lt;/pub-dates&gt;&lt;/dates&gt;&lt;publisher&gt;College &amp;amp; Association of Registered Nurses of Alberta&lt;/publisher&gt;&lt;urls&gt;&lt;related-urls&gt;&lt;url&gt;http://www.nurses.ab.ca/pdf/Nursing%20Practice%20Standards.pdf&lt;/url&gt;&lt;/related-urls&gt;&lt;/urls&gt;&lt;/record&gt;&lt;/Cite&gt;&lt;/EndNote&gt;</w:instrText>
      </w:r>
      <w:r w:rsidR="00FA65C4" w:rsidRPr="0049546B">
        <w:rPr>
          <w:rFonts w:cs="Arial"/>
        </w:rPr>
        <w:fldChar w:fldCharType="separate"/>
      </w:r>
      <w:r w:rsidR="00005C67" w:rsidRPr="0049546B">
        <w:rPr>
          <w:rFonts w:eastAsia="Arial" w:cs="Arial"/>
          <w:noProof/>
        </w:rPr>
        <w:t>(College &amp; Association of Registered Nurses of Alberta, 20</w:t>
      </w:r>
      <w:r w:rsidR="00F81494" w:rsidRPr="0049546B">
        <w:rPr>
          <w:rFonts w:eastAsia="Arial" w:cs="Arial"/>
          <w:noProof/>
        </w:rPr>
        <w:t>13</w:t>
      </w:r>
      <w:r w:rsidR="00005C67" w:rsidRPr="0049546B">
        <w:rPr>
          <w:rFonts w:eastAsia="Arial" w:cs="Arial"/>
          <w:noProof/>
        </w:rPr>
        <w:t>)</w:t>
      </w:r>
      <w:r w:rsidR="00FA65C4" w:rsidRPr="0049546B">
        <w:fldChar w:fldCharType="end"/>
      </w:r>
      <w:r w:rsidRPr="0049546B">
        <w:rPr>
          <w:rFonts w:eastAsia="Arial" w:cs="Arial"/>
        </w:rPr>
        <w:t>.</w:t>
      </w:r>
    </w:p>
    <w:p w14:paraId="397B64F4" w14:textId="77777777" w:rsidR="00005C67" w:rsidRPr="0049546B" w:rsidRDefault="490716FF" w:rsidP="490716FF">
      <w:pPr>
        <w:pStyle w:val="ListParagraph"/>
        <w:numPr>
          <w:ilvl w:val="0"/>
          <w:numId w:val="18"/>
        </w:numPr>
        <w:rPr>
          <w:rFonts w:eastAsia="Arial" w:cs="Arial"/>
        </w:rPr>
      </w:pPr>
      <w:r w:rsidRPr="0049546B">
        <w:rPr>
          <w:rFonts w:eastAsia="Arial" w:cs="Arial"/>
          <w:b/>
          <w:bCs/>
        </w:rPr>
        <w:t>Attendance at all nursing theory classes is an expectation of the nursing program.</w:t>
      </w:r>
      <w:r w:rsidRPr="0049546B">
        <w:rPr>
          <w:rFonts w:eastAsia="Arial" w:cs="Arial"/>
        </w:rPr>
        <w:t xml:space="preserve">  Multiple absences may jeopardize a student’s development of the knowledge base required for competent professional nursing practice and successful completion of course requirements. As adult learners, students are ultimately responsible for their own learning; however, it is also recognized that repeated absences may have a negative impact on collaborative learning experiences.</w:t>
      </w:r>
    </w:p>
    <w:p w14:paraId="7185447A" w14:textId="77777777" w:rsidR="001214F2" w:rsidRPr="0049546B" w:rsidRDefault="490716FF" w:rsidP="490716FF">
      <w:pPr>
        <w:pStyle w:val="ListParagraph"/>
        <w:numPr>
          <w:ilvl w:val="0"/>
          <w:numId w:val="18"/>
        </w:numPr>
        <w:rPr>
          <w:rFonts w:eastAsia="Arial" w:cs="Arial"/>
        </w:rPr>
      </w:pPr>
      <w:proofErr w:type="gramStart"/>
      <w:r w:rsidRPr="0049546B">
        <w:rPr>
          <w:rFonts w:eastAsia="Arial" w:cs="Arial"/>
          <w:b/>
          <w:bCs/>
        </w:rPr>
        <w:t>In order to</w:t>
      </w:r>
      <w:proofErr w:type="gramEnd"/>
      <w:r w:rsidRPr="0049546B">
        <w:rPr>
          <w:rFonts w:eastAsia="Arial" w:cs="Arial"/>
          <w:b/>
          <w:bCs/>
        </w:rPr>
        <w:t xml:space="preserve"> ensure fitness to practice and avoid learner fatigue, learning is spread over the duration of the term.</w:t>
      </w:r>
      <w:r w:rsidRPr="0049546B">
        <w:rPr>
          <w:rFonts w:eastAsia="Arial" w:cs="Arial"/>
        </w:rPr>
        <w:t xml:space="preserve">   For practice courses:</w:t>
      </w:r>
    </w:p>
    <w:p w14:paraId="55C4A753" w14:textId="7B7B1AED" w:rsidR="001214F2" w:rsidRPr="0049546B" w:rsidRDefault="3F94C5B2" w:rsidP="3F94C5B2">
      <w:pPr>
        <w:pStyle w:val="ListParagraph"/>
        <w:numPr>
          <w:ilvl w:val="1"/>
          <w:numId w:val="18"/>
        </w:numPr>
        <w:rPr>
          <w:rFonts w:eastAsia="Arial" w:cs="Arial"/>
        </w:rPr>
      </w:pPr>
      <w:r w:rsidRPr="0049546B">
        <w:rPr>
          <w:rFonts w:eastAsia="Arial" w:cs="Arial"/>
        </w:rPr>
        <w:t>No student will be required or permitted to work greater than 12 hours in a 24</w:t>
      </w:r>
      <w:r w:rsidR="00651BF7" w:rsidRPr="0049546B">
        <w:rPr>
          <w:rFonts w:eastAsia="Arial" w:cs="Arial"/>
        </w:rPr>
        <w:t>-</w:t>
      </w:r>
      <w:r w:rsidRPr="0049546B">
        <w:rPr>
          <w:rFonts w:eastAsia="Arial" w:cs="Arial"/>
        </w:rPr>
        <w:t xml:space="preserve">hour period. </w:t>
      </w:r>
    </w:p>
    <w:p w14:paraId="4923AFCC" w14:textId="05C17384" w:rsidR="001214F2" w:rsidRPr="0049546B" w:rsidRDefault="3F94C5B2" w:rsidP="3F94C5B2">
      <w:pPr>
        <w:pStyle w:val="ListParagraph"/>
        <w:numPr>
          <w:ilvl w:val="1"/>
          <w:numId w:val="18"/>
        </w:numPr>
      </w:pPr>
      <w:r w:rsidRPr="0049546B">
        <w:rPr>
          <w:rFonts w:eastAsia="Arial" w:cs="Arial"/>
        </w:rPr>
        <w:t>No student will be required or permitted to work overtime.</w:t>
      </w:r>
    </w:p>
    <w:p w14:paraId="68C85809" w14:textId="293D73C0" w:rsidR="001214F2" w:rsidRPr="0049546B" w:rsidRDefault="3F94C5B2" w:rsidP="3F94C5B2">
      <w:pPr>
        <w:pStyle w:val="ListParagraph"/>
        <w:numPr>
          <w:ilvl w:val="1"/>
          <w:numId w:val="18"/>
        </w:numPr>
      </w:pPr>
      <w:r w:rsidRPr="0049546B">
        <w:rPr>
          <w:rFonts w:eastAsia="Arial" w:cs="Arial"/>
        </w:rPr>
        <w:t>Students will not be required or permitted to work practice shifts totaling more than 84 hours in any two-week period.</w:t>
      </w:r>
    </w:p>
    <w:p w14:paraId="476000B9" w14:textId="149754E7" w:rsidR="001214F2" w:rsidRPr="0049546B" w:rsidRDefault="3F94C5B2" w:rsidP="3F94C5B2">
      <w:pPr>
        <w:pStyle w:val="ListParagraph"/>
        <w:widowControl w:val="0"/>
        <w:numPr>
          <w:ilvl w:val="1"/>
          <w:numId w:val="18"/>
        </w:numPr>
        <w:autoSpaceDE w:val="0"/>
        <w:autoSpaceDN w:val="0"/>
        <w:adjustRightInd w:val="0"/>
        <w:spacing w:after="0"/>
        <w:rPr>
          <w:rFonts w:eastAsia="Arial" w:cs="Arial"/>
        </w:rPr>
      </w:pPr>
      <w:r w:rsidRPr="0049546B">
        <w:rPr>
          <w:rFonts w:eastAsia="Arial" w:cs="Arial"/>
        </w:rPr>
        <w:t xml:space="preserve">Students will not be required or permitted to work during statutory holidays or for </w:t>
      </w:r>
      <w:r w:rsidRPr="0049546B">
        <w:rPr>
          <w:rFonts w:eastAsia="Arial" w:cs="Arial"/>
        </w:rPr>
        <w:lastRenderedPageBreak/>
        <w:t>institutional reading breaks.</w:t>
      </w:r>
    </w:p>
    <w:p w14:paraId="05B54E1B" w14:textId="716B1749" w:rsidR="3F94C5B2" w:rsidRPr="0049546B" w:rsidRDefault="3F94C5B2" w:rsidP="3F94C5B2">
      <w:pPr>
        <w:pStyle w:val="ListParagraph"/>
        <w:numPr>
          <w:ilvl w:val="1"/>
          <w:numId w:val="18"/>
        </w:numPr>
        <w:spacing w:after="0"/>
      </w:pPr>
      <w:r w:rsidRPr="0049546B">
        <w:rPr>
          <w:rFonts w:eastAsia="Arial" w:cs="Arial"/>
        </w:rPr>
        <w:t>Short shifts will not be required or permitted</w:t>
      </w:r>
      <w:r w:rsidR="00E345F3" w:rsidRPr="0049546B">
        <w:rPr>
          <w:rFonts w:eastAsia="Arial" w:cs="Arial"/>
        </w:rPr>
        <w:t>.</w:t>
      </w:r>
    </w:p>
    <w:p w14:paraId="3C7D0187" w14:textId="77777777" w:rsidR="00005C67" w:rsidRPr="0049546B" w:rsidRDefault="00005C67" w:rsidP="009936C8">
      <w:pPr>
        <w:pStyle w:val="ListParagraph"/>
        <w:widowControl w:val="0"/>
        <w:autoSpaceDE w:val="0"/>
        <w:autoSpaceDN w:val="0"/>
        <w:adjustRightInd w:val="0"/>
        <w:spacing w:after="0"/>
        <w:rPr>
          <w:rFonts w:eastAsia="Times New Roman" w:cs="Arial"/>
        </w:rPr>
      </w:pPr>
    </w:p>
    <w:p w14:paraId="0FEAD607" w14:textId="77777777" w:rsidR="00C96FFB" w:rsidRPr="0049546B" w:rsidRDefault="00C96FFB" w:rsidP="009936C8">
      <w:pPr>
        <w:pStyle w:val="ListParagraph"/>
        <w:widowControl w:val="0"/>
        <w:autoSpaceDE w:val="0"/>
        <w:autoSpaceDN w:val="0"/>
        <w:adjustRightInd w:val="0"/>
        <w:spacing w:after="0"/>
        <w:rPr>
          <w:rFonts w:cs="Arial"/>
        </w:rPr>
      </w:pPr>
    </w:p>
    <w:p w14:paraId="4B6813D5" w14:textId="77777777" w:rsidR="000C6769" w:rsidRPr="0049546B" w:rsidRDefault="490716FF" w:rsidP="490716FF">
      <w:pPr>
        <w:pBdr>
          <w:bottom w:val="single" w:sz="4" w:space="1" w:color="auto"/>
        </w:pBdr>
        <w:rPr>
          <w:b/>
          <w:bCs/>
          <w:lang w:val="en-CA"/>
        </w:rPr>
      </w:pPr>
      <w:r w:rsidRPr="0049546B">
        <w:rPr>
          <w:b/>
          <w:bCs/>
          <w:lang w:val="en-CA"/>
        </w:rPr>
        <w:t xml:space="preserve">SPECIFICS OF THE POLICY: </w:t>
      </w:r>
    </w:p>
    <w:p w14:paraId="34F1C904" w14:textId="77777777" w:rsidR="00005C67" w:rsidRPr="0049546B" w:rsidRDefault="490716FF" w:rsidP="490716FF">
      <w:pPr>
        <w:pStyle w:val="ListParagraph"/>
        <w:widowControl w:val="0"/>
        <w:numPr>
          <w:ilvl w:val="0"/>
          <w:numId w:val="19"/>
        </w:numPr>
        <w:autoSpaceDE w:val="0"/>
        <w:autoSpaceDN w:val="0"/>
        <w:adjustRightInd w:val="0"/>
        <w:spacing w:after="0"/>
        <w:rPr>
          <w:rFonts w:eastAsia="Arial,Times New Roman" w:cs="Arial"/>
        </w:rPr>
      </w:pPr>
      <w:r w:rsidRPr="0049546B">
        <w:rPr>
          <w:rFonts w:eastAsia="Arial,Times New Roman" w:cs="Arial"/>
        </w:rPr>
        <w:t>Attendance at all scheduled components associated with nursing practice courses is required. Students who miss practice days are at increased risk for not successfully completing a nursing practice course.</w:t>
      </w:r>
    </w:p>
    <w:p w14:paraId="4AEE338E" w14:textId="60608470" w:rsidR="00005C67" w:rsidRPr="0049546B" w:rsidRDefault="06EDA7E7" w:rsidP="06EDA7E7">
      <w:pPr>
        <w:pStyle w:val="ListParagraph"/>
        <w:widowControl w:val="0"/>
        <w:numPr>
          <w:ilvl w:val="0"/>
          <w:numId w:val="19"/>
        </w:numPr>
        <w:autoSpaceDE w:val="0"/>
        <w:autoSpaceDN w:val="0"/>
        <w:adjustRightInd w:val="0"/>
        <w:spacing w:after="0"/>
        <w:rPr>
          <w:rFonts w:eastAsia="Arial,Times New Roman" w:cs="Arial"/>
        </w:rPr>
      </w:pPr>
      <w:r w:rsidRPr="0049546B">
        <w:rPr>
          <w:rFonts w:eastAsia="Arial,Times New Roman" w:cs="Arial"/>
        </w:rPr>
        <w:t xml:space="preserve">Due to unforeseen circumstances, scheduled practice experiences may be changed or rescheduled (e.g. due to unit closure).  Practice instructors will notify students as soon as possible of any change in scheduled practice hours/shifts. </w:t>
      </w:r>
    </w:p>
    <w:p w14:paraId="50923C69" w14:textId="10C5F2B4" w:rsidR="00005C67" w:rsidRPr="0049546B" w:rsidRDefault="06EDA7E7" w:rsidP="06EDA7E7">
      <w:pPr>
        <w:pStyle w:val="ListParagraph"/>
        <w:widowControl w:val="0"/>
        <w:numPr>
          <w:ilvl w:val="0"/>
          <w:numId w:val="19"/>
        </w:numPr>
        <w:autoSpaceDE w:val="0"/>
        <w:autoSpaceDN w:val="0"/>
        <w:adjustRightInd w:val="0"/>
        <w:spacing w:after="0"/>
        <w:rPr>
          <w:rFonts w:eastAsia="Arial,Times New Roman" w:cs="Arial"/>
        </w:rPr>
      </w:pPr>
      <w:r w:rsidRPr="0049546B">
        <w:rPr>
          <w:rFonts w:eastAsia="Arial,Times New Roman" w:cs="Arial"/>
        </w:rPr>
        <w:t xml:space="preserve">Winter driving in Alberta can be hazardous </w:t>
      </w:r>
      <w:proofErr w:type="gramStart"/>
      <w:r w:rsidRPr="0049546B">
        <w:rPr>
          <w:rFonts w:eastAsia="Arial,Times New Roman" w:cs="Arial"/>
        </w:rPr>
        <w:t>as a result of</w:t>
      </w:r>
      <w:proofErr w:type="gramEnd"/>
      <w:r w:rsidRPr="0049546B">
        <w:rPr>
          <w:rFonts w:eastAsia="Arial,Times New Roman" w:cs="Arial"/>
        </w:rPr>
        <w:t xml:space="preserve"> decreased visibility, poor road conditions, and decreased vehicle performance. It is important to evaluate road conditions and consider not traveling if conditions are poor.</w:t>
      </w:r>
    </w:p>
    <w:p w14:paraId="500E4015" w14:textId="3549F786" w:rsidR="004A7D11" w:rsidRPr="0049546B" w:rsidRDefault="3F94C5B2" w:rsidP="3F94C5B2">
      <w:pPr>
        <w:pStyle w:val="ListParagraph"/>
        <w:widowControl w:val="0"/>
        <w:numPr>
          <w:ilvl w:val="0"/>
          <w:numId w:val="19"/>
        </w:numPr>
        <w:autoSpaceDE w:val="0"/>
        <w:autoSpaceDN w:val="0"/>
        <w:adjustRightInd w:val="0"/>
        <w:spacing w:after="0"/>
        <w:rPr>
          <w:rFonts w:eastAsia="Arial,Times New Roman" w:cs="Arial"/>
        </w:rPr>
      </w:pPr>
      <w:r w:rsidRPr="0049546B">
        <w:rPr>
          <w:rFonts w:eastAsia="Arial,Times New Roman" w:cs="Arial"/>
        </w:rPr>
        <w:t>When an absence occurs</w:t>
      </w:r>
      <w:r w:rsidR="00BA6E8D" w:rsidRPr="0049546B">
        <w:rPr>
          <w:rFonts w:eastAsia="Arial,Times New Roman" w:cs="Arial"/>
        </w:rPr>
        <w:t xml:space="preserve"> </w:t>
      </w:r>
      <w:r w:rsidR="004A7D11" w:rsidRPr="0049546B">
        <w:rPr>
          <w:rFonts w:eastAsia="Arial,Times New Roman" w:cs="Arial"/>
        </w:rPr>
        <w:t>(</w:t>
      </w:r>
      <w:proofErr w:type="gramStart"/>
      <w:r w:rsidR="004A7D11" w:rsidRPr="0049546B">
        <w:rPr>
          <w:rFonts w:eastAsia="Arial,Times New Roman" w:cs="Arial"/>
        </w:rPr>
        <w:t>e.g.</w:t>
      </w:r>
      <w:proofErr w:type="gramEnd"/>
      <w:r w:rsidR="004A7D11" w:rsidRPr="0049546B">
        <w:rPr>
          <w:rFonts w:eastAsia="Arial,Times New Roman" w:cs="Arial"/>
        </w:rPr>
        <w:t xml:space="preserve"> due to illness) students are responsible to notify their instructor and </w:t>
      </w:r>
      <w:r w:rsidR="004F083C" w:rsidRPr="0049546B">
        <w:rPr>
          <w:rFonts w:eastAsia="Arial,Times New Roman" w:cs="Arial"/>
        </w:rPr>
        <w:t xml:space="preserve">Practice Coordinator (LC) or Assistant Dean, Nursing (UL) </w:t>
      </w:r>
      <w:r w:rsidR="004A7D11" w:rsidRPr="0049546B">
        <w:rPr>
          <w:rFonts w:eastAsia="Arial,Times New Roman" w:cs="Arial"/>
        </w:rPr>
        <w:t>(via email):</w:t>
      </w:r>
    </w:p>
    <w:p w14:paraId="357C0C14" w14:textId="26D292F1" w:rsidR="00005C67" w:rsidRPr="0049546B" w:rsidRDefault="3F94C5B2" w:rsidP="004A7D11">
      <w:pPr>
        <w:pStyle w:val="ListParagraph"/>
        <w:widowControl w:val="0"/>
        <w:numPr>
          <w:ilvl w:val="1"/>
          <w:numId w:val="19"/>
        </w:numPr>
        <w:autoSpaceDE w:val="0"/>
        <w:autoSpaceDN w:val="0"/>
        <w:adjustRightInd w:val="0"/>
        <w:spacing w:after="0"/>
        <w:rPr>
          <w:rFonts w:eastAsia="Arial,Times New Roman" w:cs="Arial"/>
        </w:rPr>
      </w:pPr>
      <w:r w:rsidRPr="0049546B">
        <w:rPr>
          <w:rFonts w:eastAsia="Arial,Times New Roman" w:cs="Arial"/>
        </w:rPr>
        <w:t xml:space="preserve">in a </w:t>
      </w:r>
      <w:r w:rsidR="00F133C9" w:rsidRPr="0049546B">
        <w:rPr>
          <w:rFonts w:eastAsia="Arial,Times New Roman" w:cs="Arial"/>
        </w:rPr>
        <w:t>practice</w:t>
      </w:r>
      <w:r w:rsidRPr="0049546B">
        <w:rPr>
          <w:rFonts w:eastAsia="Arial,Times New Roman" w:cs="Arial"/>
        </w:rPr>
        <w:t xml:space="preserve"> setting</w:t>
      </w:r>
      <w:r w:rsidR="004A7D11" w:rsidRPr="0049546B">
        <w:rPr>
          <w:rFonts w:eastAsia="Arial,Times New Roman" w:cs="Arial"/>
        </w:rPr>
        <w:t>,</w:t>
      </w:r>
      <w:r w:rsidRPr="0049546B">
        <w:rPr>
          <w:rFonts w:eastAsia="Arial,Times New Roman" w:cs="Arial"/>
        </w:rPr>
        <w:t xml:space="preserve"> it is the student’s professional responsibility to notify the</w:t>
      </w:r>
      <w:r w:rsidR="00052C56" w:rsidRPr="0049546B">
        <w:rPr>
          <w:rFonts w:eastAsia="Arial,Times New Roman" w:cs="Arial"/>
        </w:rPr>
        <w:t>ir</w:t>
      </w:r>
      <w:r w:rsidRPr="0049546B">
        <w:rPr>
          <w:rFonts w:eastAsia="Arial,Times New Roman" w:cs="Arial"/>
        </w:rPr>
        <w:t xml:space="preserve"> instructor at least 30 minutes before their nursing practice is scheduled to begin</w:t>
      </w:r>
      <w:r w:rsidR="0064439E" w:rsidRPr="0049546B">
        <w:rPr>
          <w:rFonts w:eastAsia="Arial,Times New Roman" w:cs="Arial"/>
        </w:rPr>
        <w:t xml:space="preserve">, as well as notify the </w:t>
      </w:r>
      <w:r w:rsidR="004F083C" w:rsidRPr="0049546B">
        <w:rPr>
          <w:rFonts w:eastAsia="Arial,Times New Roman" w:cs="Arial"/>
        </w:rPr>
        <w:t xml:space="preserve">Practice Coordinator (LC) or Assistant Dean, Nursing (UL) </w:t>
      </w:r>
      <w:r w:rsidR="0064439E" w:rsidRPr="0049546B">
        <w:rPr>
          <w:rFonts w:eastAsia="Arial,Times New Roman" w:cs="Arial"/>
        </w:rPr>
        <w:t>(via email).</w:t>
      </w:r>
      <w:r w:rsidR="004F083C" w:rsidRPr="0049546B">
        <w:rPr>
          <w:rFonts w:eastAsia="Arial,Times New Roman" w:cs="Arial"/>
        </w:rPr>
        <w:t xml:space="preserve"> </w:t>
      </w:r>
    </w:p>
    <w:p w14:paraId="6E9AC2E3" w14:textId="5F689C30" w:rsidR="004A7D11" w:rsidRPr="0049546B" w:rsidRDefault="004A7D11" w:rsidP="004A7D11">
      <w:pPr>
        <w:pStyle w:val="ListParagraph"/>
        <w:widowControl w:val="0"/>
        <w:numPr>
          <w:ilvl w:val="1"/>
          <w:numId w:val="19"/>
        </w:numPr>
        <w:autoSpaceDE w:val="0"/>
        <w:autoSpaceDN w:val="0"/>
        <w:adjustRightInd w:val="0"/>
        <w:spacing w:after="0"/>
        <w:rPr>
          <w:rFonts w:eastAsia="Arial,Times New Roman" w:cs="Arial"/>
        </w:rPr>
      </w:pPr>
      <w:r w:rsidRPr="0049546B">
        <w:rPr>
          <w:rFonts w:eastAsia="Arial,Times New Roman" w:cs="Arial"/>
        </w:rPr>
        <w:t>during a scheduled theory course</w:t>
      </w:r>
      <w:r w:rsidR="00F133C9" w:rsidRPr="0049546B">
        <w:rPr>
          <w:rFonts w:eastAsia="Arial" w:cs="Arial"/>
        </w:rPr>
        <w:t>, it is the student’s professional responsibility to notify their instructor via email before the start of class the day of absence</w:t>
      </w:r>
      <w:r w:rsidR="004F083C" w:rsidRPr="0049546B">
        <w:rPr>
          <w:rFonts w:eastAsia="Arial" w:cs="Arial"/>
        </w:rPr>
        <w:t>.</w:t>
      </w:r>
    </w:p>
    <w:p w14:paraId="534441F0" w14:textId="7518D849" w:rsidR="00493BFF" w:rsidRPr="0049546B" w:rsidRDefault="00493BFF" w:rsidP="3F94C5B2">
      <w:pPr>
        <w:pStyle w:val="ListParagraph"/>
        <w:widowControl w:val="0"/>
        <w:numPr>
          <w:ilvl w:val="0"/>
          <w:numId w:val="19"/>
        </w:numPr>
        <w:autoSpaceDE w:val="0"/>
        <w:autoSpaceDN w:val="0"/>
        <w:adjustRightInd w:val="0"/>
        <w:spacing w:after="0"/>
        <w:rPr>
          <w:rFonts w:eastAsia="Arial,Times New Roman" w:cs="Arial"/>
        </w:rPr>
      </w:pPr>
      <w:r w:rsidRPr="0049546B">
        <w:rPr>
          <w:rFonts w:eastAsia="Arial,Times New Roman" w:cs="Arial"/>
        </w:rPr>
        <w:t>When an absence occurs during NURS 4750, Senior Clinical Consolidation, it is the student’s professional responsibility to notify the</w:t>
      </w:r>
      <w:r w:rsidR="00052C56" w:rsidRPr="0049546B">
        <w:rPr>
          <w:rFonts w:eastAsia="Arial,Times New Roman" w:cs="Arial"/>
        </w:rPr>
        <w:t>ir</w:t>
      </w:r>
      <w:r w:rsidRPr="0049546B">
        <w:rPr>
          <w:rFonts w:eastAsia="Arial,Times New Roman" w:cs="Arial"/>
        </w:rPr>
        <w:t xml:space="preserve"> preceptor at least 30 minutes before their nursing practice is scheduled to begin, as well as notify their Faculty Advisor (via email).</w:t>
      </w:r>
    </w:p>
    <w:p w14:paraId="7FA88445" w14:textId="1C4A120F" w:rsidR="0058205C" w:rsidRPr="0049546B" w:rsidRDefault="3F94C5B2" w:rsidP="3F94C5B2">
      <w:pPr>
        <w:pStyle w:val="ListParagraph"/>
        <w:numPr>
          <w:ilvl w:val="0"/>
          <w:numId w:val="19"/>
        </w:numPr>
        <w:rPr>
          <w:rFonts w:eastAsia="Arial" w:cs="Arial"/>
        </w:rPr>
      </w:pPr>
      <w:r w:rsidRPr="0049546B">
        <w:rPr>
          <w:rFonts w:eastAsia="Arial" w:cs="Arial"/>
        </w:rPr>
        <w:t>When a nursing student becomes aware of conditions or changes in health status that may compromise their fitness to practice, they must notif</w:t>
      </w:r>
      <w:r w:rsidR="008A715B" w:rsidRPr="0049546B">
        <w:rPr>
          <w:rFonts w:eastAsia="Arial" w:cs="Arial"/>
        </w:rPr>
        <w:t>y their practice instructor and</w:t>
      </w:r>
      <w:r w:rsidR="004F083C" w:rsidRPr="0049546B">
        <w:rPr>
          <w:rFonts w:eastAsia="Arial" w:cs="Arial"/>
        </w:rPr>
        <w:t xml:space="preserve"> </w:t>
      </w:r>
      <w:r w:rsidR="004F083C" w:rsidRPr="0049546B">
        <w:rPr>
          <w:rFonts w:eastAsia="Arial,Times New Roman" w:cs="Arial"/>
        </w:rPr>
        <w:t>Practice Coordinator (LC) or Assistant Dean, Nursing (UL)</w:t>
      </w:r>
      <w:r w:rsidRPr="0049546B">
        <w:rPr>
          <w:rFonts w:eastAsia="Arial" w:cs="Arial"/>
        </w:rPr>
        <w:t>.</w:t>
      </w:r>
    </w:p>
    <w:p w14:paraId="648A8993" w14:textId="59459990" w:rsidR="3F94C5B2" w:rsidRPr="0049546B" w:rsidRDefault="3F94C5B2" w:rsidP="3F94C5B2">
      <w:pPr>
        <w:pStyle w:val="ListParagraph"/>
        <w:numPr>
          <w:ilvl w:val="0"/>
          <w:numId w:val="19"/>
        </w:numPr>
      </w:pPr>
      <w:r w:rsidRPr="0049546B">
        <w:rPr>
          <w:rFonts w:eastAsia="Arial" w:cs="Arial"/>
        </w:rPr>
        <w:t>A Fitness-to-Practice Assessment may be initiated to ensure safety to practice.</w:t>
      </w:r>
      <w:r w:rsidR="00E345F3" w:rsidRPr="0049546B">
        <w:rPr>
          <w:rFonts w:eastAsia="Arial" w:cs="Arial"/>
        </w:rPr>
        <w:t xml:space="preserve"> </w:t>
      </w:r>
    </w:p>
    <w:p w14:paraId="5AE861DD" w14:textId="74120E91" w:rsidR="00005C67" w:rsidRPr="0049546B" w:rsidRDefault="3F94C5B2" w:rsidP="3F94C5B2">
      <w:pPr>
        <w:pStyle w:val="ListParagraph"/>
        <w:widowControl w:val="0"/>
        <w:numPr>
          <w:ilvl w:val="0"/>
          <w:numId w:val="19"/>
        </w:numPr>
        <w:autoSpaceDE w:val="0"/>
        <w:autoSpaceDN w:val="0"/>
        <w:adjustRightInd w:val="0"/>
        <w:spacing w:after="0"/>
        <w:rPr>
          <w:rFonts w:eastAsia="Arial,Times New Roman" w:cs="Arial"/>
        </w:rPr>
      </w:pPr>
      <w:r w:rsidRPr="0049546B">
        <w:rPr>
          <w:rFonts w:eastAsia="Arial,Times New Roman" w:cs="Arial"/>
        </w:rPr>
        <w:t>Neither professional nor personal pursuits will be accepted as an unavoidable absence from scheduled nursing practice.</w:t>
      </w:r>
    </w:p>
    <w:p w14:paraId="1B2A8735" w14:textId="77777777" w:rsidR="00005C67" w:rsidRPr="0049546B" w:rsidRDefault="3F94C5B2" w:rsidP="490716FF">
      <w:pPr>
        <w:pStyle w:val="ListParagraph"/>
        <w:widowControl w:val="0"/>
        <w:numPr>
          <w:ilvl w:val="0"/>
          <w:numId w:val="19"/>
        </w:numPr>
        <w:autoSpaceDE w:val="0"/>
        <w:autoSpaceDN w:val="0"/>
        <w:adjustRightInd w:val="0"/>
        <w:spacing w:after="0"/>
        <w:rPr>
          <w:rFonts w:eastAsia="Arial,Times New Roman" w:cs="Arial"/>
        </w:rPr>
      </w:pPr>
      <w:r w:rsidRPr="0049546B">
        <w:rPr>
          <w:rFonts w:eastAsia="Arial,Times New Roman" w:cs="Arial"/>
        </w:rPr>
        <w:t>It is each student’s responsibility to plan any scheduled commitments outside of the “term dates” listed in the academic calendars of the Lethbridge College and the University of Lethbridge.</w:t>
      </w:r>
    </w:p>
    <w:p w14:paraId="723A1859" w14:textId="77777777" w:rsidR="00FB3A3F" w:rsidRPr="0049546B" w:rsidRDefault="3F94C5B2" w:rsidP="490716FF">
      <w:pPr>
        <w:pStyle w:val="ListParagraph"/>
        <w:widowControl w:val="0"/>
        <w:numPr>
          <w:ilvl w:val="0"/>
          <w:numId w:val="19"/>
        </w:numPr>
        <w:autoSpaceDE w:val="0"/>
        <w:autoSpaceDN w:val="0"/>
        <w:adjustRightInd w:val="0"/>
        <w:spacing w:after="0"/>
        <w:rPr>
          <w:rFonts w:eastAsia="Arial,Times New Roman" w:cs="Arial"/>
        </w:rPr>
      </w:pPr>
      <w:r w:rsidRPr="0049546B">
        <w:rPr>
          <w:rFonts w:eastAsia="Arial,Times New Roman" w:cs="Arial"/>
        </w:rPr>
        <w:t>Cumulative practice hours will be tracked as a record of attendance.</w:t>
      </w:r>
    </w:p>
    <w:p w14:paraId="008D812C" w14:textId="7D74C550" w:rsidR="00005C67" w:rsidRPr="0049546B" w:rsidRDefault="3F94C5B2" w:rsidP="3F94C5B2">
      <w:pPr>
        <w:pStyle w:val="ListParagraph"/>
        <w:widowControl w:val="0"/>
        <w:numPr>
          <w:ilvl w:val="0"/>
          <w:numId w:val="19"/>
        </w:numPr>
        <w:autoSpaceDE w:val="0"/>
        <w:autoSpaceDN w:val="0"/>
        <w:adjustRightInd w:val="0"/>
        <w:spacing w:after="0"/>
        <w:rPr>
          <w:rFonts w:eastAsia="Arial,Times New Roman" w:cs="Arial"/>
        </w:rPr>
      </w:pPr>
      <w:r w:rsidRPr="0049546B">
        <w:rPr>
          <w:rFonts w:eastAsia="Arial,Times New Roman" w:cs="Arial"/>
        </w:rPr>
        <w:t>Absences due to bereavement will be addressed on an individual basis by the inst</w:t>
      </w:r>
      <w:r w:rsidR="008A715B" w:rsidRPr="0049546B">
        <w:rPr>
          <w:rFonts w:eastAsia="Arial,Times New Roman" w:cs="Arial"/>
        </w:rPr>
        <w:t>ructor in consultation with the</w:t>
      </w:r>
      <w:r w:rsidR="004F083C" w:rsidRPr="0049546B">
        <w:rPr>
          <w:rFonts w:eastAsia="Arial,Times New Roman" w:cs="Arial"/>
        </w:rPr>
        <w:t xml:space="preserve"> Practice Coordinator (LC) or Assistant Dean, Nursing (UL)</w:t>
      </w:r>
      <w:r w:rsidRPr="0049546B">
        <w:rPr>
          <w:rFonts w:eastAsia="Arial,Times New Roman" w:cs="Arial"/>
        </w:rPr>
        <w:t>.</w:t>
      </w:r>
    </w:p>
    <w:p w14:paraId="7E41ADCA" w14:textId="7FE50BFA" w:rsidR="00005C67" w:rsidRPr="00BD5044" w:rsidRDefault="06EDA7E7" w:rsidP="06EDA7E7">
      <w:pPr>
        <w:pStyle w:val="ListParagraph"/>
        <w:widowControl w:val="0"/>
        <w:numPr>
          <w:ilvl w:val="0"/>
          <w:numId w:val="19"/>
        </w:numPr>
        <w:autoSpaceDE w:val="0"/>
        <w:autoSpaceDN w:val="0"/>
        <w:adjustRightInd w:val="0"/>
        <w:spacing w:after="0"/>
        <w:rPr>
          <w:rFonts w:eastAsia="Arial,Times New Roman" w:cs="Arial"/>
        </w:rPr>
      </w:pPr>
      <w:r w:rsidRPr="0049546B">
        <w:rPr>
          <w:rFonts w:eastAsia="Arial,Times New Roman" w:cs="Arial"/>
        </w:rPr>
        <w:t>Requests for absences may be subject to review and approval by the Dean or designate</w:t>
      </w:r>
      <w:r w:rsidR="00DB5AA1" w:rsidRPr="0049546B">
        <w:rPr>
          <w:rFonts w:eastAsia="Arial,Times New Roman" w:cs="Arial"/>
        </w:rPr>
        <w:t>.</w:t>
      </w:r>
      <w:r w:rsidRPr="0049546B">
        <w:rPr>
          <w:rFonts w:eastAsia="Arial,Times New Roman" w:cs="Arial"/>
        </w:rPr>
        <w:t xml:space="preserve"> </w:t>
      </w:r>
    </w:p>
    <w:p w14:paraId="52E0C64A" w14:textId="77777777" w:rsidR="00F81494" w:rsidRPr="0049546B" w:rsidRDefault="3F94C5B2" w:rsidP="490716FF">
      <w:pPr>
        <w:pStyle w:val="ListParagraph"/>
        <w:widowControl w:val="0"/>
        <w:numPr>
          <w:ilvl w:val="0"/>
          <w:numId w:val="19"/>
        </w:numPr>
        <w:autoSpaceDE w:val="0"/>
        <w:autoSpaceDN w:val="0"/>
        <w:adjustRightInd w:val="0"/>
        <w:spacing w:after="0"/>
        <w:rPr>
          <w:rFonts w:eastAsia="Arial" w:cs="Arial"/>
        </w:rPr>
      </w:pPr>
      <w:r w:rsidRPr="0049546B">
        <w:rPr>
          <w:rFonts w:eastAsia="Arial" w:cs="Arial"/>
        </w:rPr>
        <w:t>Unexcused absences are considered unprofessional conduct.</w:t>
      </w:r>
    </w:p>
    <w:p w14:paraId="715F13EB" w14:textId="59D359F9" w:rsidR="00005C67" w:rsidRPr="0049546B" w:rsidRDefault="3F94C5B2" w:rsidP="3F94C5B2">
      <w:pPr>
        <w:pStyle w:val="ListParagraph"/>
        <w:widowControl w:val="0"/>
        <w:numPr>
          <w:ilvl w:val="0"/>
          <w:numId w:val="19"/>
        </w:numPr>
        <w:autoSpaceDE w:val="0"/>
        <w:autoSpaceDN w:val="0"/>
        <w:adjustRightInd w:val="0"/>
        <w:spacing w:after="0"/>
        <w:rPr>
          <w:rFonts w:eastAsia="Arial,Times New Roman" w:cs="Arial"/>
        </w:rPr>
      </w:pPr>
      <w:r w:rsidRPr="0049546B">
        <w:rPr>
          <w:rFonts w:eastAsia="Arial,Times New Roman" w:cs="Arial"/>
        </w:rPr>
        <w:t>A</w:t>
      </w:r>
      <w:r w:rsidR="0064439E" w:rsidRPr="0049546B">
        <w:rPr>
          <w:rFonts w:eastAsia="Arial,Times New Roman" w:cs="Arial"/>
        </w:rPr>
        <w:t>n</w:t>
      </w:r>
      <w:r w:rsidRPr="0049546B">
        <w:rPr>
          <w:rFonts w:eastAsia="Arial,Times New Roman" w:cs="Arial"/>
        </w:rPr>
        <w:t xml:space="preserve"> Enhancement Plan may be initiated by an instructor for a student with an absence, regardless of the reason, from a nursing practice course. A Practice Enhancement Plan is designed to support student success in meeting practice course outcomes.</w:t>
      </w:r>
    </w:p>
    <w:p w14:paraId="7E2C2D53" w14:textId="372F9876" w:rsidR="00005C67" w:rsidRPr="0049546B" w:rsidRDefault="3F94C5B2" w:rsidP="3F94C5B2">
      <w:pPr>
        <w:pStyle w:val="ListParagraph"/>
        <w:widowControl w:val="0"/>
        <w:numPr>
          <w:ilvl w:val="0"/>
          <w:numId w:val="19"/>
        </w:numPr>
        <w:autoSpaceDE w:val="0"/>
        <w:autoSpaceDN w:val="0"/>
        <w:adjustRightInd w:val="0"/>
        <w:spacing w:after="0"/>
        <w:rPr>
          <w:rFonts w:eastAsia="Arial" w:cs="Arial"/>
        </w:rPr>
      </w:pPr>
      <w:r w:rsidRPr="0049546B">
        <w:rPr>
          <w:rFonts w:eastAsia="Arial" w:cs="Arial"/>
        </w:rPr>
        <w:lastRenderedPageBreak/>
        <w:t xml:space="preserve">When an absence occurs in a theory course setting (e.g. due to illness), it is the student’s responsibility to notify their instructor and any student team members of their absence. </w:t>
      </w:r>
    </w:p>
    <w:p w14:paraId="6A58D70D" w14:textId="58DA5B8F" w:rsidR="00005C67" w:rsidRPr="0049546B" w:rsidRDefault="3F94C5B2" w:rsidP="3F94C5B2">
      <w:pPr>
        <w:pStyle w:val="ListParagraph"/>
        <w:widowControl w:val="0"/>
        <w:numPr>
          <w:ilvl w:val="0"/>
          <w:numId w:val="19"/>
        </w:numPr>
        <w:autoSpaceDE w:val="0"/>
        <w:autoSpaceDN w:val="0"/>
        <w:adjustRightInd w:val="0"/>
        <w:spacing w:after="0"/>
        <w:rPr>
          <w:rFonts w:eastAsia="Arial" w:cs="Arial"/>
        </w:rPr>
      </w:pPr>
      <w:r w:rsidRPr="0049546B">
        <w:rPr>
          <w:rFonts w:eastAsia="Arial" w:cs="Arial"/>
        </w:rPr>
        <w:t>Students in team-based learning activities are responsible and accountable to their peers for their participation and attendance. Where applicable, peer evaluations support individual accountability for contributions to team assignments and to participatory learning. Students are expected to demonstrate accountability and integrity in completing peer evaluations.</w:t>
      </w:r>
    </w:p>
    <w:p w14:paraId="57091967" w14:textId="00ED1951" w:rsidR="00005C67" w:rsidRPr="0049546B" w:rsidRDefault="3F94C5B2" w:rsidP="3F94C5B2">
      <w:pPr>
        <w:pStyle w:val="ListParagraph"/>
        <w:widowControl w:val="0"/>
        <w:numPr>
          <w:ilvl w:val="0"/>
          <w:numId w:val="19"/>
        </w:numPr>
        <w:autoSpaceDE w:val="0"/>
        <w:autoSpaceDN w:val="0"/>
        <w:adjustRightInd w:val="0"/>
        <w:spacing w:after="0"/>
        <w:rPr>
          <w:rFonts w:eastAsia="Arial" w:cs="Arial"/>
        </w:rPr>
      </w:pPr>
      <w:r w:rsidRPr="0049546B">
        <w:rPr>
          <w:rFonts w:eastAsia="Arial" w:cs="Arial"/>
        </w:rPr>
        <w:t>A</w:t>
      </w:r>
      <w:r w:rsidR="0064439E" w:rsidRPr="0049546B">
        <w:rPr>
          <w:rFonts w:eastAsia="Arial" w:cs="Arial"/>
        </w:rPr>
        <w:t>n</w:t>
      </w:r>
      <w:r w:rsidRPr="0049546B">
        <w:rPr>
          <w:rFonts w:eastAsia="Arial" w:cs="Arial"/>
        </w:rPr>
        <w:t xml:space="preserve"> Enhancement Plan may be initiated by an instructor for a student with repeated absences, regardless of the reason. </w:t>
      </w:r>
      <w:r w:rsidR="0064439E" w:rsidRPr="0049546B">
        <w:rPr>
          <w:rFonts w:eastAsia="Arial" w:cs="Arial"/>
        </w:rPr>
        <w:t xml:space="preserve">An </w:t>
      </w:r>
      <w:r w:rsidRPr="0049546B">
        <w:rPr>
          <w:rFonts w:eastAsia="Arial" w:cs="Arial"/>
        </w:rPr>
        <w:t xml:space="preserve">Enhancement Plan is designed to support student success in meeting </w:t>
      </w:r>
      <w:r w:rsidR="00AA40C0" w:rsidRPr="0049546B">
        <w:rPr>
          <w:rFonts w:eastAsia="Arial" w:cs="Arial"/>
        </w:rPr>
        <w:t xml:space="preserve">both </w:t>
      </w:r>
      <w:r w:rsidRPr="0049546B">
        <w:rPr>
          <w:rFonts w:eastAsia="Arial" w:cs="Arial"/>
        </w:rPr>
        <w:t xml:space="preserve">theory </w:t>
      </w:r>
      <w:r w:rsidR="00AA40C0" w:rsidRPr="0049546B">
        <w:rPr>
          <w:rFonts w:eastAsia="Arial" w:cs="Arial"/>
        </w:rPr>
        <w:t xml:space="preserve">and practice </w:t>
      </w:r>
      <w:r w:rsidRPr="0049546B">
        <w:rPr>
          <w:rFonts w:eastAsia="Arial" w:cs="Arial"/>
        </w:rPr>
        <w:t xml:space="preserve">course requirements and outcomes. </w:t>
      </w:r>
    </w:p>
    <w:p w14:paraId="34FC36B8" w14:textId="77777777" w:rsidR="00B142D7" w:rsidRPr="0049546B" w:rsidRDefault="00B142D7" w:rsidP="009936C8">
      <w:pPr>
        <w:pStyle w:val="ListParagraph"/>
        <w:widowControl w:val="0"/>
        <w:autoSpaceDE w:val="0"/>
        <w:autoSpaceDN w:val="0"/>
        <w:adjustRightInd w:val="0"/>
        <w:spacing w:after="0"/>
        <w:rPr>
          <w:rFonts w:cs="Arial"/>
        </w:rPr>
      </w:pPr>
    </w:p>
    <w:p w14:paraId="1C0D6C96" w14:textId="77777777" w:rsidR="00D75385" w:rsidRPr="0049546B" w:rsidRDefault="06EDA7E7" w:rsidP="490716FF">
      <w:pPr>
        <w:pBdr>
          <w:bottom w:val="single" w:sz="4" w:space="1" w:color="auto"/>
        </w:pBdr>
        <w:rPr>
          <w:b/>
          <w:bCs/>
          <w:lang w:val="en-CA"/>
        </w:rPr>
      </w:pPr>
      <w:r w:rsidRPr="0049546B">
        <w:rPr>
          <w:b/>
          <w:bCs/>
          <w:lang w:val="en-CA"/>
        </w:rPr>
        <w:t>APPENDIX:</w:t>
      </w:r>
    </w:p>
    <w:p w14:paraId="702B8614" w14:textId="4404108A" w:rsidR="00B142D7" w:rsidRPr="0049546B" w:rsidRDefault="06EDA7E7" w:rsidP="06EDA7E7">
      <w:pPr>
        <w:rPr>
          <w:rFonts w:eastAsia="Arial,Times New Roman" w:cs="Arial"/>
        </w:rPr>
      </w:pPr>
      <w:r w:rsidRPr="0049546B">
        <w:rPr>
          <w:rFonts w:eastAsia="Arial,Times New Roman" w:cs="Arial"/>
        </w:rPr>
        <w:t>Application Process for CNSA Conference</w:t>
      </w:r>
    </w:p>
    <w:p w14:paraId="27AA1FCA" w14:textId="0D386D3F" w:rsidR="0060008A" w:rsidRPr="0049546B" w:rsidRDefault="490716FF" w:rsidP="490716FF">
      <w:pPr>
        <w:rPr>
          <w:rFonts w:cs="Arial"/>
          <w:i/>
          <w:iCs/>
          <w:lang w:val="en-CA"/>
        </w:rPr>
      </w:pPr>
      <w:r w:rsidRPr="0049546B">
        <w:rPr>
          <w:rFonts w:eastAsia="Arial,Times New Roman" w:cs="Arial"/>
        </w:rPr>
        <w:t xml:space="preserve">CNSA Conference Delegate/Attendee Application Form attached, </w:t>
      </w:r>
      <w:proofErr w:type="gramStart"/>
      <w:r w:rsidRPr="0049546B">
        <w:rPr>
          <w:rFonts w:eastAsia="Arial,Times New Roman" w:cs="Arial"/>
        </w:rPr>
        <w:t>and also</w:t>
      </w:r>
      <w:proofErr w:type="gramEnd"/>
      <w:r w:rsidRPr="0049546B">
        <w:rPr>
          <w:rFonts w:eastAsia="Arial,Times New Roman" w:cs="Arial"/>
        </w:rPr>
        <w:t xml:space="preserve"> available at:  </w:t>
      </w:r>
      <w:hyperlink r:id="rId9">
        <w:r w:rsidRPr="0049546B">
          <w:rPr>
            <w:rStyle w:val="Hyperlink"/>
            <w:rFonts w:eastAsia="Arial,Times New Roman" w:cs="Arial"/>
            <w:color w:val="auto"/>
          </w:rPr>
          <w:t>http://www.uleth.ca/healthsciences/cnsa</w:t>
        </w:r>
      </w:hyperlink>
      <w:r w:rsidRPr="0049546B">
        <w:rPr>
          <w:rFonts w:cs="Arial"/>
          <w:i/>
          <w:iCs/>
          <w:lang w:val="en-CA"/>
        </w:rPr>
        <w:t xml:space="preserve"> </w:t>
      </w:r>
      <w:r w:rsidR="00A54505" w:rsidRPr="0049546B">
        <w:rPr>
          <w:rFonts w:cs="Arial"/>
          <w:i/>
          <w:iCs/>
          <w:lang w:val="en-CA"/>
        </w:rPr>
        <w:t xml:space="preserve"> </w:t>
      </w:r>
    </w:p>
    <w:p w14:paraId="43B7AB58" w14:textId="77777777" w:rsidR="00B142D7" w:rsidRPr="0049546B" w:rsidRDefault="00B142D7" w:rsidP="009936C8">
      <w:pPr>
        <w:rPr>
          <w:lang w:val="en-CA"/>
        </w:rPr>
      </w:pPr>
    </w:p>
    <w:p w14:paraId="3775BFE1" w14:textId="77777777" w:rsidR="005F031C" w:rsidRPr="0049546B" w:rsidRDefault="490716FF" w:rsidP="490716FF">
      <w:pPr>
        <w:pBdr>
          <w:bottom w:val="single" w:sz="4" w:space="1" w:color="auto"/>
        </w:pBdr>
        <w:rPr>
          <w:lang w:val="en-CA"/>
        </w:rPr>
      </w:pPr>
      <w:r w:rsidRPr="0049546B">
        <w:rPr>
          <w:b/>
          <w:bCs/>
          <w:lang w:val="en-CA"/>
        </w:rPr>
        <w:t xml:space="preserve">RELATED POLICIES/ASSOCIATED GUIDELINES: </w:t>
      </w:r>
    </w:p>
    <w:p w14:paraId="7998EAD8" w14:textId="6F31BE82" w:rsidR="005420F6" w:rsidRPr="0049546B" w:rsidRDefault="00BA6E8D" w:rsidP="3F94C5B2">
      <w:pPr>
        <w:spacing w:after="0"/>
        <w:rPr>
          <w:rFonts w:cs="Arial"/>
          <w:lang w:val="en-CA"/>
        </w:rPr>
      </w:pPr>
      <w:r w:rsidRPr="0049546B">
        <w:rPr>
          <w:rFonts w:cs="Arial"/>
          <w:lang w:val="en-CA"/>
        </w:rPr>
        <w:t xml:space="preserve">NESA Policy: </w:t>
      </w:r>
      <w:r w:rsidR="3F94C5B2" w:rsidRPr="0049546B">
        <w:rPr>
          <w:rFonts w:cs="Arial"/>
          <w:lang w:val="en-CA"/>
        </w:rPr>
        <w:t>Student Participation in NESA Governance Committees</w:t>
      </w:r>
    </w:p>
    <w:p w14:paraId="0DD9A104" w14:textId="7A4580BB" w:rsidR="0064439E" w:rsidRPr="0049546B" w:rsidRDefault="00BA6E8D" w:rsidP="3F94C5B2">
      <w:pPr>
        <w:spacing w:after="0"/>
        <w:rPr>
          <w:rFonts w:cs="Arial"/>
          <w:lang w:val="en-CA"/>
        </w:rPr>
      </w:pPr>
      <w:r w:rsidRPr="0049546B">
        <w:rPr>
          <w:rFonts w:cs="Arial"/>
          <w:lang w:val="en-CA"/>
        </w:rPr>
        <w:t xml:space="preserve">NESA Policy: </w:t>
      </w:r>
      <w:r w:rsidR="006B3FCC" w:rsidRPr="0049546B">
        <w:rPr>
          <w:rFonts w:cs="Arial"/>
          <w:lang w:val="en-CA"/>
        </w:rPr>
        <w:t>Fitness</w:t>
      </w:r>
      <w:r w:rsidRPr="0049546B">
        <w:rPr>
          <w:rFonts w:cs="Arial"/>
          <w:lang w:val="en-CA"/>
        </w:rPr>
        <w:t xml:space="preserve"> </w:t>
      </w:r>
      <w:r w:rsidR="006B3FCC" w:rsidRPr="0049546B">
        <w:rPr>
          <w:rFonts w:cs="Arial"/>
          <w:lang w:val="en-CA"/>
        </w:rPr>
        <w:t>to</w:t>
      </w:r>
      <w:r w:rsidRPr="0049546B">
        <w:rPr>
          <w:rFonts w:cs="Arial"/>
          <w:lang w:val="en-CA"/>
        </w:rPr>
        <w:t xml:space="preserve"> </w:t>
      </w:r>
      <w:r w:rsidR="006B3FCC" w:rsidRPr="0049546B">
        <w:rPr>
          <w:rFonts w:cs="Arial"/>
          <w:lang w:val="en-CA"/>
        </w:rPr>
        <w:t>Practice</w:t>
      </w:r>
    </w:p>
    <w:p w14:paraId="1DA77087" w14:textId="351D5F41" w:rsidR="0064439E" w:rsidRPr="0049546B" w:rsidRDefault="00BA6E8D" w:rsidP="0064439E">
      <w:pPr>
        <w:spacing w:after="0"/>
        <w:rPr>
          <w:lang w:val="en-CA"/>
        </w:rPr>
      </w:pPr>
      <w:r w:rsidRPr="0049546B">
        <w:rPr>
          <w:lang w:val="en-CA"/>
        </w:rPr>
        <w:t xml:space="preserve">NESA Policy: </w:t>
      </w:r>
      <w:r w:rsidR="0064439E" w:rsidRPr="0049546B">
        <w:rPr>
          <w:lang w:val="en-CA"/>
        </w:rPr>
        <w:t>Professional Conduct</w:t>
      </w:r>
    </w:p>
    <w:p w14:paraId="42DC18A7" w14:textId="7A71DB17" w:rsidR="00AA40C0" w:rsidRPr="0049546B" w:rsidRDefault="00AA40C0" w:rsidP="0064439E">
      <w:pPr>
        <w:spacing w:after="0"/>
        <w:rPr>
          <w:lang w:val="en-CA"/>
        </w:rPr>
      </w:pPr>
      <w:r w:rsidRPr="0049546B">
        <w:rPr>
          <w:lang w:val="en-CA"/>
        </w:rPr>
        <w:t>NESA Policy: Student Participation in NESA BN Programs Governance</w:t>
      </w:r>
    </w:p>
    <w:p w14:paraId="3B94AB55" w14:textId="6CCE5D57" w:rsidR="0064439E" w:rsidRPr="0049546B" w:rsidRDefault="0064439E" w:rsidP="0064439E">
      <w:pPr>
        <w:spacing w:after="0"/>
        <w:rPr>
          <w:lang w:val="en-CA"/>
        </w:rPr>
      </w:pPr>
      <w:r w:rsidRPr="0049546B">
        <w:rPr>
          <w:lang w:val="en-CA"/>
        </w:rPr>
        <w:t xml:space="preserve">NESA </w:t>
      </w:r>
      <w:r w:rsidR="00BA6E8D" w:rsidRPr="0049546B">
        <w:rPr>
          <w:lang w:val="en-CA"/>
        </w:rPr>
        <w:t xml:space="preserve">Guideline: </w:t>
      </w:r>
      <w:r w:rsidRPr="0049546B">
        <w:rPr>
          <w:lang w:val="en-CA"/>
        </w:rPr>
        <w:t>Enhancement Plan</w:t>
      </w:r>
    </w:p>
    <w:p w14:paraId="43DFB835" w14:textId="6DBA5E57" w:rsidR="00AA40C0" w:rsidRPr="0049546B" w:rsidRDefault="00AA40C0" w:rsidP="0064439E">
      <w:pPr>
        <w:spacing w:after="0"/>
        <w:rPr>
          <w:lang w:val="en-CA"/>
        </w:rPr>
      </w:pPr>
      <w:r w:rsidRPr="0049546B">
        <w:rPr>
          <w:lang w:val="en-CA"/>
        </w:rPr>
        <w:t>NESA Guideline: Practice Day Cancellation</w:t>
      </w:r>
    </w:p>
    <w:p w14:paraId="14B5CDDE" w14:textId="77777777" w:rsidR="0064439E" w:rsidRPr="0049546B" w:rsidRDefault="0064439E" w:rsidP="3F94C5B2">
      <w:pPr>
        <w:spacing w:after="0"/>
        <w:rPr>
          <w:lang w:val="en-CA"/>
        </w:rPr>
      </w:pPr>
    </w:p>
    <w:p w14:paraId="258A00DF" w14:textId="77777777" w:rsidR="00A54505" w:rsidRPr="0049546B" w:rsidRDefault="00A54505" w:rsidP="490716FF">
      <w:pPr>
        <w:pBdr>
          <w:bottom w:val="single" w:sz="4" w:space="1" w:color="auto"/>
        </w:pBdr>
        <w:rPr>
          <w:b/>
          <w:bCs/>
          <w:lang w:val="en-CA"/>
        </w:rPr>
      </w:pPr>
    </w:p>
    <w:p w14:paraId="6C927E47" w14:textId="77777777" w:rsidR="00C059F5" w:rsidRPr="0049546B" w:rsidRDefault="490716FF" w:rsidP="490716FF">
      <w:pPr>
        <w:pBdr>
          <w:bottom w:val="single" w:sz="4" w:space="1" w:color="auto"/>
        </w:pBdr>
        <w:rPr>
          <w:lang w:val="en-CA"/>
        </w:rPr>
      </w:pPr>
      <w:r w:rsidRPr="0049546B">
        <w:rPr>
          <w:b/>
          <w:bCs/>
          <w:lang w:val="en-CA"/>
        </w:rPr>
        <w:t>REFERENCES:</w:t>
      </w:r>
      <w:r w:rsidRPr="0049546B">
        <w:rPr>
          <w:lang w:val="en-CA"/>
        </w:rPr>
        <w:t xml:space="preserve"> </w:t>
      </w:r>
    </w:p>
    <w:p w14:paraId="700A8A1D" w14:textId="4B85D24B" w:rsidR="0037106F" w:rsidRPr="0049546B" w:rsidRDefault="0DDA03A3" w:rsidP="0DDA03A3">
      <w:pPr>
        <w:rPr>
          <w:rFonts w:eastAsia="Calibri" w:cs="Arial"/>
          <w:i/>
          <w:iCs/>
        </w:rPr>
      </w:pPr>
      <w:r w:rsidRPr="0049546B">
        <w:rPr>
          <w:rFonts w:eastAsia="Calibri" w:cs="Arial"/>
        </w:rPr>
        <w:t xml:space="preserve">Alberta Health Services (2013). </w:t>
      </w:r>
      <w:r w:rsidRPr="0049546B">
        <w:rPr>
          <w:rFonts w:eastAsia="Calibri" w:cs="Arial"/>
          <w:i/>
          <w:iCs/>
        </w:rPr>
        <w:t xml:space="preserve">Student placement agreement. </w:t>
      </w:r>
    </w:p>
    <w:p w14:paraId="3F3BF652" w14:textId="58D2E442" w:rsidR="0037106F" w:rsidRPr="0049546B" w:rsidRDefault="06EDA7E7" w:rsidP="00052C56">
      <w:pPr>
        <w:rPr>
          <w:rFonts w:ascii="Calibri" w:eastAsia="Calibri" w:hAnsi="Calibri" w:cs="Calibri"/>
        </w:rPr>
      </w:pPr>
      <w:r w:rsidRPr="0049546B">
        <w:rPr>
          <w:rFonts w:ascii="Calibri" w:eastAsia="Calibri" w:hAnsi="Calibri" w:cs="Calibri"/>
        </w:rPr>
        <w:t xml:space="preserve">Canadian Nurses Association. (2017). Code of ethics for registered nurses. Retrieved 22/05/18 from </w:t>
      </w:r>
      <w:hyperlink r:id="rId10" w:history="1">
        <w:r w:rsidR="00052C56" w:rsidRPr="0049546B">
          <w:rPr>
            <w:rStyle w:val="Hyperlink"/>
            <w:rFonts w:ascii="Calibri" w:eastAsia="Calibri" w:hAnsi="Calibri" w:cs="Calibri"/>
          </w:rPr>
          <w:t>https://www.cna-aiic.ca/~/media/cna/page-content/pdf-en/code-of-ethics-2017-edition-secure-interactive</w:t>
        </w:r>
      </w:hyperlink>
      <w:r w:rsidR="00FA65C4" w:rsidRPr="00BD5044">
        <w:fldChar w:fldCharType="begin"/>
      </w:r>
      <w:r w:rsidR="0037106F" w:rsidRPr="0049546B">
        <w:rPr>
          <w:rFonts w:cs="Arial"/>
        </w:rPr>
        <w:instrText xml:space="preserve"> ADDIN EN.REFLIST </w:instrText>
      </w:r>
      <w:r w:rsidR="00FA65C4" w:rsidRPr="00BD5044">
        <w:rPr>
          <w:rFonts w:cs="Arial"/>
        </w:rPr>
        <w:fldChar w:fldCharType="separate"/>
      </w:r>
    </w:p>
    <w:p w14:paraId="7E63047E" w14:textId="4AAB1AD5" w:rsidR="007D5A4F" w:rsidRPr="0049546B" w:rsidRDefault="0037106F" w:rsidP="009936C8">
      <w:pPr>
        <w:ind w:left="720" w:hanging="720"/>
        <w:rPr>
          <w:rFonts w:cs="Arial"/>
          <w:noProof/>
        </w:rPr>
      </w:pPr>
      <w:r w:rsidRPr="0049546B">
        <w:rPr>
          <w:rFonts w:cs="Arial"/>
          <w:noProof/>
        </w:rPr>
        <w:t>College &amp; Association of Registered Nurses of Alberta. (</w:t>
      </w:r>
      <w:r w:rsidR="0005011D" w:rsidRPr="0049546B">
        <w:rPr>
          <w:rFonts w:cs="Arial"/>
          <w:noProof/>
        </w:rPr>
        <w:t>2013</w:t>
      </w:r>
      <w:r w:rsidRPr="0049546B">
        <w:rPr>
          <w:rFonts w:cs="Arial"/>
          <w:noProof/>
        </w:rPr>
        <w:t xml:space="preserve">). Nursing Practice Standards.   </w:t>
      </w:r>
      <w:r w:rsidR="007D5A4F" w:rsidRPr="0049546B">
        <w:rPr>
          <w:rFonts w:cs="Arial"/>
          <w:noProof/>
        </w:rPr>
        <w:t xml:space="preserve"> \</w:t>
      </w:r>
    </w:p>
    <w:p w14:paraId="01AFDADC" w14:textId="31A0BC42" w:rsidR="0005011D" w:rsidRPr="0049546B" w:rsidRDefault="007D5A4F" w:rsidP="009936C8">
      <w:pPr>
        <w:ind w:left="720" w:hanging="720"/>
        <w:rPr>
          <w:rFonts w:cs="Arial"/>
          <w:noProof/>
        </w:rPr>
      </w:pPr>
      <w:r w:rsidRPr="0049546B">
        <w:rPr>
          <w:rFonts w:cs="Arial"/>
          <w:noProof/>
        </w:rPr>
        <w:t>Retrieved January 22, 2021:  https://nurses.ab.ca/docs/default-source/document-library/standards/practice-standards-for-regulated-members.pdf?sfvrsn=d4893bb4_16</w:t>
      </w:r>
    </w:p>
    <w:p w14:paraId="6C48E3CC" w14:textId="77777777" w:rsidR="0037106F" w:rsidRPr="0049546B" w:rsidRDefault="0037106F" w:rsidP="009936C8">
      <w:pPr>
        <w:ind w:left="720" w:hanging="720"/>
        <w:rPr>
          <w:rFonts w:cs="Arial"/>
          <w:noProof/>
        </w:rPr>
      </w:pPr>
      <w:r w:rsidRPr="0049546B">
        <w:rPr>
          <w:rFonts w:cs="Arial"/>
          <w:noProof/>
        </w:rPr>
        <w:t xml:space="preserve">University of Calgary, Faculty of Nursing (2010). Nursing Practice Attendence Policy. </w:t>
      </w:r>
    </w:p>
    <w:p w14:paraId="5986DC55" w14:textId="5F22B6D6" w:rsidR="002F7A57" w:rsidRPr="0049546B" w:rsidRDefault="00FA65C4" w:rsidP="490716FF">
      <w:pPr>
        <w:pBdr>
          <w:bottom w:val="single" w:sz="4" w:space="1" w:color="auto"/>
        </w:pBdr>
        <w:rPr>
          <w:b/>
          <w:bCs/>
          <w:i/>
          <w:iCs/>
          <w:sz w:val="18"/>
          <w:szCs w:val="18"/>
          <w:lang w:val="en-CA"/>
        </w:rPr>
      </w:pPr>
      <w:r w:rsidRPr="00BD5044">
        <w:lastRenderedPageBreak/>
        <w:fldChar w:fldCharType="end"/>
      </w:r>
      <w:r w:rsidR="6F505315" w:rsidRPr="0049546B">
        <w:rPr>
          <w:b/>
          <w:bCs/>
          <w:i/>
          <w:iCs/>
          <w:sz w:val="18"/>
          <w:szCs w:val="18"/>
          <w:lang w:val="en-CA"/>
        </w:rPr>
        <w:t xml:space="preserve">*NOTE: NESA Policies exist within organizational frameworks of policy for Lethbridge College and the University of Lethbridge, and within agreements established with practice partner organizations. </w:t>
      </w:r>
      <w:proofErr w:type="gramStart"/>
      <w:r w:rsidR="6F505315" w:rsidRPr="0049546B">
        <w:rPr>
          <w:b/>
          <w:bCs/>
          <w:i/>
          <w:iCs/>
          <w:sz w:val="18"/>
          <w:szCs w:val="18"/>
          <w:lang w:val="en-CA"/>
        </w:rPr>
        <w:t>If and when</w:t>
      </w:r>
      <w:proofErr w:type="gramEnd"/>
      <w:r w:rsidR="6F505315" w:rsidRPr="0049546B">
        <w:rPr>
          <w:b/>
          <w:bCs/>
          <w:i/>
          <w:iCs/>
          <w:sz w:val="18"/>
          <w:szCs w:val="18"/>
          <w:lang w:val="en-CA"/>
        </w:rPr>
        <w:t xml:space="preserve"> NESA policies are found to differ from such policies and agreements, it is important to note that such policies/agreements will take precedence over NESA program policies.</w:t>
      </w:r>
    </w:p>
    <w:tbl>
      <w:tblPr>
        <w:tblStyle w:val="TableGrid"/>
        <w:tblW w:w="0" w:type="auto"/>
        <w:tblLook w:val="04A0" w:firstRow="1" w:lastRow="0" w:firstColumn="1" w:lastColumn="0" w:noHBand="0" w:noVBand="1"/>
        <w:tblCaption w:val=""/>
        <w:tblDescription w:val=""/>
      </w:tblPr>
      <w:tblGrid>
        <w:gridCol w:w="4676"/>
        <w:gridCol w:w="4674"/>
      </w:tblGrid>
      <w:tr w:rsidR="00492D13" w:rsidRPr="0049546B" w14:paraId="2E2737DE" w14:textId="77777777" w:rsidTr="490716FF">
        <w:tc>
          <w:tcPr>
            <w:tcW w:w="4676" w:type="dxa"/>
          </w:tcPr>
          <w:p w14:paraId="70DE1528" w14:textId="77777777" w:rsidR="00492D13" w:rsidRPr="0049546B" w:rsidRDefault="490716FF" w:rsidP="490716FF">
            <w:pPr>
              <w:spacing w:line="276" w:lineRule="auto"/>
              <w:rPr>
                <w:b/>
                <w:bCs/>
                <w:lang w:val="en-CA"/>
              </w:rPr>
            </w:pPr>
            <w:r w:rsidRPr="0049546B">
              <w:rPr>
                <w:b/>
                <w:bCs/>
                <w:lang w:val="en-CA"/>
              </w:rPr>
              <w:t>Revised By/Date</w:t>
            </w:r>
          </w:p>
        </w:tc>
        <w:tc>
          <w:tcPr>
            <w:tcW w:w="4674" w:type="dxa"/>
          </w:tcPr>
          <w:p w14:paraId="60654DE6" w14:textId="77777777" w:rsidR="00492D13" w:rsidRPr="0049546B" w:rsidRDefault="490716FF" w:rsidP="490716FF">
            <w:pPr>
              <w:spacing w:line="276" w:lineRule="auto"/>
              <w:rPr>
                <w:lang w:val="en-CA"/>
              </w:rPr>
            </w:pPr>
            <w:r w:rsidRPr="0049546B">
              <w:rPr>
                <w:b/>
                <w:bCs/>
                <w:lang w:val="en-CA"/>
              </w:rPr>
              <w:t>Approved by/date</w:t>
            </w:r>
          </w:p>
        </w:tc>
      </w:tr>
      <w:tr w:rsidR="00BC7CE5" w:rsidRPr="0049546B" w14:paraId="50151619" w14:textId="77777777" w:rsidTr="490716FF">
        <w:tc>
          <w:tcPr>
            <w:tcW w:w="4676" w:type="dxa"/>
          </w:tcPr>
          <w:p w14:paraId="4EEBFDCA" w14:textId="77777777" w:rsidR="00BC7CE5" w:rsidRPr="0049546B" w:rsidRDefault="490716FF" w:rsidP="490716FF">
            <w:pPr>
              <w:spacing w:line="276" w:lineRule="auto"/>
              <w:rPr>
                <w:b/>
                <w:bCs/>
                <w:lang w:val="en-CA"/>
              </w:rPr>
            </w:pPr>
            <w:r w:rsidRPr="0049546B">
              <w:rPr>
                <w:lang w:val="en-CA"/>
              </w:rPr>
              <w:t>Policy Review Committee: March 2012</w:t>
            </w:r>
          </w:p>
        </w:tc>
        <w:tc>
          <w:tcPr>
            <w:tcW w:w="4674" w:type="dxa"/>
          </w:tcPr>
          <w:p w14:paraId="3339D214" w14:textId="77777777" w:rsidR="00BC7CE5" w:rsidRPr="0049546B" w:rsidRDefault="490716FF" w:rsidP="490716FF">
            <w:pPr>
              <w:spacing w:line="276" w:lineRule="auto"/>
              <w:rPr>
                <w:b/>
                <w:bCs/>
                <w:lang w:val="en-CA"/>
              </w:rPr>
            </w:pPr>
            <w:r w:rsidRPr="0049546B">
              <w:rPr>
                <w:lang w:val="en-CA"/>
              </w:rPr>
              <w:t>NESA Joint Faculty Council: April 18, 2012</w:t>
            </w:r>
          </w:p>
        </w:tc>
      </w:tr>
      <w:tr w:rsidR="00BC7CE5" w:rsidRPr="0049546B" w14:paraId="55E19620" w14:textId="77777777" w:rsidTr="490716FF">
        <w:tc>
          <w:tcPr>
            <w:tcW w:w="4676" w:type="dxa"/>
          </w:tcPr>
          <w:p w14:paraId="7B2475A1" w14:textId="1F7ACDB5" w:rsidR="00BC7CE5" w:rsidRPr="0049546B" w:rsidRDefault="490716FF" w:rsidP="490716FF">
            <w:pPr>
              <w:spacing w:line="276" w:lineRule="auto"/>
              <w:rPr>
                <w:lang w:val="en-CA"/>
              </w:rPr>
            </w:pPr>
            <w:r w:rsidRPr="0049546B">
              <w:rPr>
                <w:lang w:val="en-CA"/>
              </w:rPr>
              <w:t>Policy Review Committee: February 2013</w:t>
            </w:r>
          </w:p>
        </w:tc>
        <w:tc>
          <w:tcPr>
            <w:tcW w:w="4674" w:type="dxa"/>
          </w:tcPr>
          <w:p w14:paraId="281BDB18" w14:textId="0DD37D74" w:rsidR="00BC7CE5" w:rsidRPr="0049546B" w:rsidRDefault="490716FF" w:rsidP="490716FF">
            <w:pPr>
              <w:spacing w:line="276" w:lineRule="auto"/>
              <w:rPr>
                <w:lang w:val="en-CA"/>
              </w:rPr>
            </w:pPr>
            <w:r w:rsidRPr="0049546B">
              <w:rPr>
                <w:lang w:val="en-CA"/>
              </w:rPr>
              <w:t>NESA Joint Faculty Council: February 27, 2013</w:t>
            </w:r>
          </w:p>
        </w:tc>
      </w:tr>
      <w:tr w:rsidR="00F81494" w:rsidRPr="0049546B" w14:paraId="7250D923" w14:textId="77777777" w:rsidTr="490716FF">
        <w:tc>
          <w:tcPr>
            <w:tcW w:w="4676" w:type="dxa"/>
          </w:tcPr>
          <w:p w14:paraId="514DAF28" w14:textId="45325AC4" w:rsidR="00F81494" w:rsidRPr="0049546B" w:rsidRDefault="490716FF" w:rsidP="490716FF">
            <w:pPr>
              <w:spacing w:line="276" w:lineRule="auto"/>
              <w:rPr>
                <w:lang w:val="en-CA"/>
              </w:rPr>
            </w:pPr>
            <w:r w:rsidRPr="0049546B">
              <w:rPr>
                <w:lang w:val="en-CA"/>
              </w:rPr>
              <w:t>Policy Review Committee: February 2014</w:t>
            </w:r>
          </w:p>
        </w:tc>
        <w:tc>
          <w:tcPr>
            <w:tcW w:w="4674" w:type="dxa"/>
          </w:tcPr>
          <w:p w14:paraId="7CAA43A7" w14:textId="05808F7B" w:rsidR="00F81494" w:rsidRPr="0049546B" w:rsidRDefault="490716FF" w:rsidP="490716FF">
            <w:pPr>
              <w:spacing w:line="276" w:lineRule="auto"/>
              <w:rPr>
                <w:lang w:val="en-CA"/>
              </w:rPr>
            </w:pPr>
            <w:r w:rsidRPr="0049546B">
              <w:rPr>
                <w:lang w:val="en-CA"/>
              </w:rPr>
              <w:t>NESA Joint Faculty Council: May 14, 2014</w:t>
            </w:r>
          </w:p>
        </w:tc>
      </w:tr>
      <w:tr w:rsidR="00F268D7" w:rsidRPr="0049546B" w14:paraId="481C5108" w14:textId="77777777" w:rsidTr="490716FF">
        <w:tc>
          <w:tcPr>
            <w:tcW w:w="4676" w:type="dxa"/>
          </w:tcPr>
          <w:p w14:paraId="73591726" w14:textId="37D0EC04" w:rsidR="00F268D7" w:rsidRPr="0049546B" w:rsidRDefault="490716FF" w:rsidP="490716FF">
            <w:pPr>
              <w:rPr>
                <w:lang w:val="en-CA"/>
              </w:rPr>
            </w:pPr>
            <w:r w:rsidRPr="0049546B">
              <w:rPr>
                <w:lang w:val="en-CA"/>
              </w:rPr>
              <w:t>Policy Review Committee: February 2015</w:t>
            </w:r>
          </w:p>
        </w:tc>
        <w:tc>
          <w:tcPr>
            <w:tcW w:w="4674" w:type="dxa"/>
          </w:tcPr>
          <w:p w14:paraId="5085BE3C" w14:textId="7EF7AE53" w:rsidR="00F268D7" w:rsidRPr="0049546B" w:rsidRDefault="490716FF" w:rsidP="490716FF">
            <w:pPr>
              <w:rPr>
                <w:lang w:val="en-CA"/>
              </w:rPr>
            </w:pPr>
            <w:r w:rsidRPr="0049546B">
              <w:rPr>
                <w:lang w:val="en-CA"/>
              </w:rPr>
              <w:t xml:space="preserve">Not </w:t>
            </w:r>
            <w:r w:rsidR="00AD2AFF" w:rsidRPr="0049546B">
              <w:rPr>
                <w:lang w:val="en-CA"/>
              </w:rPr>
              <w:t>R</w:t>
            </w:r>
            <w:r w:rsidRPr="0049546B">
              <w:rPr>
                <w:lang w:val="en-CA"/>
              </w:rPr>
              <w:t>equired: no change</w:t>
            </w:r>
          </w:p>
        </w:tc>
      </w:tr>
      <w:tr w:rsidR="432FBAE2" w:rsidRPr="0049546B" w14:paraId="562B616E" w14:textId="77777777" w:rsidTr="490716FF">
        <w:tc>
          <w:tcPr>
            <w:tcW w:w="4676" w:type="dxa"/>
          </w:tcPr>
          <w:p w14:paraId="0EC214A7" w14:textId="64FB34FC" w:rsidR="432FBAE2" w:rsidRPr="0049546B" w:rsidRDefault="490716FF" w:rsidP="432FBAE2">
            <w:r w:rsidRPr="0049546B">
              <w:rPr>
                <w:lang w:val="en-CA"/>
              </w:rPr>
              <w:t>Policy Review Committee: December 2015</w:t>
            </w:r>
          </w:p>
        </w:tc>
        <w:tc>
          <w:tcPr>
            <w:tcW w:w="4674" w:type="dxa"/>
          </w:tcPr>
          <w:p w14:paraId="7DBC05F4" w14:textId="174A89CB" w:rsidR="432FBAE2" w:rsidRPr="0049546B" w:rsidRDefault="490716FF" w:rsidP="432FBAE2">
            <w:r w:rsidRPr="0049546B">
              <w:rPr>
                <w:lang w:val="en-CA"/>
              </w:rPr>
              <w:t xml:space="preserve">Not </w:t>
            </w:r>
            <w:r w:rsidR="00AD2AFF" w:rsidRPr="0049546B">
              <w:rPr>
                <w:lang w:val="en-CA"/>
              </w:rPr>
              <w:t>R</w:t>
            </w:r>
            <w:r w:rsidRPr="0049546B">
              <w:rPr>
                <w:lang w:val="en-CA"/>
              </w:rPr>
              <w:t>equired: no change</w:t>
            </w:r>
          </w:p>
        </w:tc>
      </w:tr>
      <w:tr w:rsidR="0081648B" w:rsidRPr="0049546B" w14:paraId="31482E86" w14:textId="77777777" w:rsidTr="490716FF">
        <w:tc>
          <w:tcPr>
            <w:tcW w:w="4676" w:type="dxa"/>
          </w:tcPr>
          <w:p w14:paraId="27973505" w14:textId="142C9818" w:rsidR="0081648B" w:rsidRPr="0049546B" w:rsidRDefault="490716FF" w:rsidP="490716FF">
            <w:pPr>
              <w:rPr>
                <w:lang w:val="en-CA"/>
              </w:rPr>
            </w:pPr>
            <w:r w:rsidRPr="0049546B">
              <w:rPr>
                <w:lang w:val="en-CA"/>
              </w:rPr>
              <w:t>Policy Review Committee: March 2017</w:t>
            </w:r>
          </w:p>
        </w:tc>
        <w:tc>
          <w:tcPr>
            <w:tcW w:w="4674" w:type="dxa"/>
          </w:tcPr>
          <w:p w14:paraId="6ED9B6D6" w14:textId="2194E32D" w:rsidR="0081648B" w:rsidRPr="0049546B" w:rsidRDefault="490716FF" w:rsidP="490716FF">
            <w:pPr>
              <w:rPr>
                <w:lang w:val="en-CA"/>
              </w:rPr>
            </w:pPr>
            <w:r w:rsidRPr="0049546B">
              <w:rPr>
                <w:lang w:val="en-CA"/>
              </w:rPr>
              <w:t>NESA Joint Faculty Council: May 2017</w:t>
            </w:r>
          </w:p>
        </w:tc>
      </w:tr>
      <w:tr w:rsidR="00B0003E" w:rsidRPr="0049546B" w14:paraId="21D9039A" w14:textId="77777777" w:rsidTr="490716FF">
        <w:tc>
          <w:tcPr>
            <w:tcW w:w="4676" w:type="dxa"/>
          </w:tcPr>
          <w:p w14:paraId="29BAEE6E" w14:textId="620C3973" w:rsidR="00B0003E" w:rsidRPr="0049546B" w:rsidRDefault="00B0003E" w:rsidP="490716FF">
            <w:pPr>
              <w:rPr>
                <w:lang w:val="en-CA"/>
              </w:rPr>
            </w:pPr>
            <w:r w:rsidRPr="0049546B">
              <w:rPr>
                <w:lang w:val="en-CA"/>
              </w:rPr>
              <w:t>Policy Review Committee: May 2018</w:t>
            </w:r>
          </w:p>
        </w:tc>
        <w:tc>
          <w:tcPr>
            <w:tcW w:w="4674" w:type="dxa"/>
          </w:tcPr>
          <w:p w14:paraId="0359A9F0" w14:textId="1189C938" w:rsidR="00B0003E" w:rsidRPr="0049546B" w:rsidRDefault="00B0003E" w:rsidP="490716FF">
            <w:pPr>
              <w:rPr>
                <w:lang w:val="en-CA"/>
              </w:rPr>
            </w:pPr>
            <w:r w:rsidRPr="0049546B">
              <w:rPr>
                <w:lang w:val="en-CA"/>
              </w:rPr>
              <w:t xml:space="preserve">Not </w:t>
            </w:r>
            <w:r w:rsidR="00AD2AFF" w:rsidRPr="0049546B">
              <w:rPr>
                <w:lang w:val="en-CA"/>
              </w:rPr>
              <w:t>R</w:t>
            </w:r>
            <w:r w:rsidRPr="0049546B">
              <w:rPr>
                <w:lang w:val="en-CA"/>
              </w:rPr>
              <w:t>equired: editorial changes</w:t>
            </w:r>
          </w:p>
        </w:tc>
      </w:tr>
      <w:tr w:rsidR="00FB6EA0" w:rsidRPr="0049546B" w14:paraId="59ABAAD3" w14:textId="77777777" w:rsidTr="490716FF">
        <w:tc>
          <w:tcPr>
            <w:tcW w:w="4676" w:type="dxa"/>
          </w:tcPr>
          <w:p w14:paraId="1652602F" w14:textId="41468597" w:rsidR="00FB6EA0" w:rsidRPr="0049546B" w:rsidRDefault="00FB6EA0" w:rsidP="490716FF">
            <w:pPr>
              <w:rPr>
                <w:lang w:val="en-CA"/>
              </w:rPr>
            </w:pPr>
            <w:r w:rsidRPr="0049546B">
              <w:rPr>
                <w:lang w:val="en-CA"/>
              </w:rPr>
              <w:t>Policy Review Committee: April 2019</w:t>
            </w:r>
          </w:p>
        </w:tc>
        <w:tc>
          <w:tcPr>
            <w:tcW w:w="4674" w:type="dxa"/>
          </w:tcPr>
          <w:p w14:paraId="7140AFF8" w14:textId="7BE70828" w:rsidR="00FB6EA0" w:rsidRPr="0049546B" w:rsidRDefault="00FB6EA0" w:rsidP="490716FF">
            <w:pPr>
              <w:rPr>
                <w:lang w:val="en-CA"/>
              </w:rPr>
            </w:pPr>
            <w:r w:rsidRPr="0049546B">
              <w:rPr>
                <w:lang w:val="en-CA"/>
              </w:rPr>
              <w:t xml:space="preserve">Not </w:t>
            </w:r>
            <w:r w:rsidR="00AD2AFF" w:rsidRPr="0049546B">
              <w:rPr>
                <w:lang w:val="en-CA"/>
              </w:rPr>
              <w:t>R</w:t>
            </w:r>
            <w:r w:rsidRPr="0049546B">
              <w:rPr>
                <w:lang w:val="en-CA"/>
              </w:rPr>
              <w:t>equired: editorial changes</w:t>
            </w:r>
          </w:p>
        </w:tc>
      </w:tr>
      <w:tr w:rsidR="006D58D2" w:rsidRPr="0049546B" w14:paraId="7E69E47F" w14:textId="77777777" w:rsidTr="490716FF">
        <w:tc>
          <w:tcPr>
            <w:tcW w:w="4676" w:type="dxa"/>
          </w:tcPr>
          <w:p w14:paraId="359D4663" w14:textId="2BF4B014" w:rsidR="006D58D2" w:rsidRPr="0049546B" w:rsidRDefault="006D58D2" w:rsidP="490716FF">
            <w:pPr>
              <w:rPr>
                <w:lang w:val="en-CA"/>
              </w:rPr>
            </w:pPr>
            <w:r w:rsidRPr="0049546B">
              <w:rPr>
                <w:lang w:val="en-CA"/>
              </w:rPr>
              <w:t xml:space="preserve">Policy Review Committee: </w:t>
            </w:r>
            <w:r w:rsidR="00BA6E8D" w:rsidRPr="0049546B">
              <w:rPr>
                <w:lang w:val="en-CA"/>
              </w:rPr>
              <w:t>April 2020</w:t>
            </w:r>
          </w:p>
        </w:tc>
        <w:tc>
          <w:tcPr>
            <w:tcW w:w="4674" w:type="dxa"/>
          </w:tcPr>
          <w:p w14:paraId="6DA2176F" w14:textId="177CADA3" w:rsidR="006D58D2" w:rsidRPr="0049546B" w:rsidRDefault="00651BF7" w:rsidP="490716FF">
            <w:pPr>
              <w:rPr>
                <w:lang w:val="en-CA"/>
              </w:rPr>
            </w:pPr>
            <w:r w:rsidRPr="0049546B">
              <w:rPr>
                <w:lang w:val="en-CA"/>
              </w:rPr>
              <w:t>NESA Joint Faculty Council: May 2020</w:t>
            </w:r>
          </w:p>
        </w:tc>
      </w:tr>
      <w:tr w:rsidR="0059694A" w14:paraId="5D723A92" w14:textId="77777777" w:rsidTr="490716FF">
        <w:tc>
          <w:tcPr>
            <w:tcW w:w="4676" w:type="dxa"/>
          </w:tcPr>
          <w:p w14:paraId="06D68B1A" w14:textId="4A06ECFD" w:rsidR="0059694A" w:rsidRPr="0049546B" w:rsidRDefault="0059694A" w:rsidP="0059694A">
            <w:pPr>
              <w:rPr>
                <w:lang w:val="en-CA"/>
              </w:rPr>
            </w:pPr>
            <w:r w:rsidRPr="0049546B">
              <w:rPr>
                <w:lang w:val="en-CA"/>
              </w:rPr>
              <w:t xml:space="preserve">Policy Review Committee: </w:t>
            </w:r>
            <w:r w:rsidR="0049546B" w:rsidRPr="0049546B">
              <w:rPr>
                <w:lang w:val="en-CA"/>
              </w:rPr>
              <w:t>January 2021</w:t>
            </w:r>
          </w:p>
        </w:tc>
        <w:tc>
          <w:tcPr>
            <w:tcW w:w="4674" w:type="dxa"/>
          </w:tcPr>
          <w:p w14:paraId="6FA30E8D" w14:textId="71A9A146" w:rsidR="0059694A" w:rsidRDefault="0049546B" w:rsidP="0059694A">
            <w:pPr>
              <w:rPr>
                <w:lang w:val="en-CA"/>
              </w:rPr>
            </w:pPr>
            <w:r w:rsidRPr="0049546B">
              <w:rPr>
                <w:lang w:val="en-CA"/>
              </w:rPr>
              <w:t>Not Required: editorial changes</w:t>
            </w:r>
            <w:r w:rsidR="0059694A">
              <w:rPr>
                <w:lang w:val="en-CA"/>
              </w:rPr>
              <w:t xml:space="preserve"> </w:t>
            </w:r>
          </w:p>
        </w:tc>
      </w:tr>
    </w:tbl>
    <w:p w14:paraId="0ABD7AA1" w14:textId="77777777" w:rsidR="00FA5EC6" w:rsidRPr="00596DF0" w:rsidRDefault="00FA5EC6" w:rsidP="009936C8">
      <w:pPr>
        <w:rPr>
          <w:lang w:val="en-CA"/>
        </w:rPr>
      </w:pPr>
    </w:p>
    <w:sectPr w:rsidR="00FA5EC6" w:rsidRPr="00596DF0" w:rsidSect="00101B3A">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F669E6" w14:textId="77777777" w:rsidR="00545389" w:rsidRDefault="00545389" w:rsidP="00BC28E4">
      <w:pPr>
        <w:spacing w:after="0" w:line="240" w:lineRule="auto"/>
      </w:pPr>
      <w:r>
        <w:separator/>
      </w:r>
    </w:p>
  </w:endnote>
  <w:endnote w:type="continuationSeparator" w:id="0">
    <w:p w14:paraId="0D6EC2E7" w14:textId="77777777" w:rsidR="00545389" w:rsidRDefault="00545389" w:rsidP="00BC28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Times New Roman">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1002954"/>
      <w:docPartObj>
        <w:docPartGallery w:val="Page Numbers (Bottom of Page)"/>
        <w:docPartUnique/>
      </w:docPartObj>
    </w:sdtPr>
    <w:sdtEndPr>
      <w:rPr>
        <w:noProof/>
      </w:rPr>
    </w:sdtEndPr>
    <w:sdtContent>
      <w:p w14:paraId="4C517B72" w14:textId="693BB82F" w:rsidR="00BC28E4" w:rsidRDefault="00FA65C4">
        <w:pPr>
          <w:pStyle w:val="Footer"/>
          <w:jc w:val="center"/>
        </w:pPr>
        <w:r>
          <w:fldChar w:fldCharType="begin"/>
        </w:r>
        <w:r w:rsidR="00BC28E4">
          <w:instrText xml:space="preserve"> PAGE   \* MERGEFORMAT </w:instrText>
        </w:r>
        <w:r>
          <w:fldChar w:fldCharType="separate"/>
        </w:r>
        <w:r w:rsidR="00A034E1">
          <w:rPr>
            <w:noProof/>
          </w:rPr>
          <w:t>5</w:t>
        </w:r>
        <w:r>
          <w:rPr>
            <w:noProof/>
          </w:rPr>
          <w:fldChar w:fldCharType="end"/>
        </w:r>
      </w:p>
    </w:sdtContent>
  </w:sdt>
  <w:p w14:paraId="6840B63C" w14:textId="77777777" w:rsidR="00BC28E4" w:rsidRDefault="00BC28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76A986" w14:textId="77777777" w:rsidR="00545389" w:rsidRDefault="00545389" w:rsidP="00BC28E4">
      <w:pPr>
        <w:spacing w:after="0" w:line="240" w:lineRule="auto"/>
      </w:pPr>
      <w:r>
        <w:separator/>
      </w:r>
    </w:p>
  </w:footnote>
  <w:footnote w:type="continuationSeparator" w:id="0">
    <w:p w14:paraId="7009910F" w14:textId="77777777" w:rsidR="00545389" w:rsidRDefault="00545389" w:rsidP="00BC28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548B5" w14:textId="77777777" w:rsidR="00BC28E4" w:rsidRDefault="00BC28E4">
    <w:pPr>
      <w:pStyle w:val="Header"/>
    </w:pPr>
  </w:p>
  <w:p w14:paraId="3A626EA0" w14:textId="77777777" w:rsidR="00BC28E4" w:rsidRPr="00BC28E4" w:rsidRDefault="00BC28E4">
    <w:pPr>
      <w:pStyle w:val="Header"/>
      <w:rPr>
        <w:lang w:val="en-C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B3A93"/>
    <w:multiLevelType w:val="hybridMultilevel"/>
    <w:tmpl w:val="F7C6EF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1B474F"/>
    <w:multiLevelType w:val="hybridMultilevel"/>
    <w:tmpl w:val="ED02EDA4"/>
    <w:lvl w:ilvl="0" w:tplc="04090019">
      <w:start w:val="1"/>
      <w:numFmt w:val="lowerLetter"/>
      <w:lvlText w:val="%1."/>
      <w:lvlJc w:val="left"/>
      <w:pPr>
        <w:ind w:left="1800" w:hanging="360"/>
      </w:pPr>
    </w:lvl>
    <w:lvl w:ilvl="1" w:tplc="E500DCF4">
      <w:start w:val="1"/>
      <w:numFmt w:val="lowerRoman"/>
      <w:lvlText w:val="%2."/>
      <w:lvlJc w:val="left"/>
      <w:pPr>
        <w:ind w:left="2520" w:hanging="360"/>
      </w:pPr>
      <w:rPr>
        <w:rFonts w:hint="default"/>
        <w:b w:val="0"/>
        <w:i w:val="0"/>
      </w:rPr>
    </w:lvl>
    <w:lvl w:ilvl="2" w:tplc="04090013">
      <w:start w:val="1"/>
      <w:numFmt w:val="upp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CAE2166"/>
    <w:multiLevelType w:val="hybridMultilevel"/>
    <w:tmpl w:val="F6387308"/>
    <w:lvl w:ilvl="0" w:tplc="04090019">
      <w:start w:val="1"/>
      <w:numFmt w:val="lowerLetter"/>
      <w:lvlText w:val="%1."/>
      <w:lvlJc w:val="left"/>
      <w:pPr>
        <w:ind w:left="1800" w:hanging="360"/>
      </w:pPr>
    </w:lvl>
    <w:lvl w:ilvl="1" w:tplc="E500DCF4">
      <w:start w:val="1"/>
      <w:numFmt w:val="lowerRoman"/>
      <w:lvlText w:val="%2."/>
      <w:lvlJc w:val="left"/>
      <w:pPr>
        <w:ind w:left="2520" w:hanging="360"/>
      </w:pPr>
      <w:rPr>
        <w:rFonts w:hint="default"/>
        <w:b w:val="0"/>
        <w:i w:val="0"/>
      </w:rPr>
    </w:lvl>
    <w:lvl w:ilvl="2" w:tplc="04090019">
      <w:start w:val="1"/>
      <w:numFmt w:val="lowerLetter"/>
      <w:lvlText w:val="%3."/>
      <w:lvlJc w:val="lef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11E81D8C"/>
    <w:multiLevelType w:val="hybridMultilevel"/>
    <w:tmpl w:val="6CD6CE2A"/>
    <w:lvl w:ilvl="0" w:tplc="04090019">
      <w:start w:val="1"/>
      <w:numFmt w:val="lowerLetter"/>
      <w:lvlText w:val="%1."/>
      <w:lvlJc w:val="left"/>
      <w:pPr>
        <w:ind w:left="1800" w:hanging="360"/>
      </w:pPr>
    </w:lvl>
    <w:lvl w:ilvl="1" w:tplc="E500DCF4">
      <w:start w:val="1"/>
      <w:numFmt w:val="lowerRoman"/>
      <w:lvlText w:val="%2."/>
      <w:lvlJc w:val="left"/>
      <w:pPr>
        <w:ind w:left="2520" w:hanging="360"/>
      </w:pPr>
      <w:rPr>
        <w:rFonts w:hint="default"/>
        <w:b w:val="0"/>
        <w:i w:val="0"/>
      </w:rPr>
    </w:lvl>
    <w:lvl w:ilvl="2" w:tplc="04090019">
      <w:start w:val="1"/>
      <w:numFmt w:val="lowerLetter"/>
      <w:lvlText w:val="%3."/>
      <w:lvlJc w:val="lef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6155BE9"/>
    <w:multiLevelType w:val="hybridMultilevel"/>
    <w:tmpl w:val="71BA4814"/>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DA7370E"/>
    <w:multiLevelType w:val="hybridMultilevel"/>
    <w:tmpl w:val="3DDA3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2F5194"/>
    <w:multiLevelType w:val="hybridMultilevel"/>
    <w:tmpl w:val="CA50EAAC"/>
    <w:lvl w:ilvl="0" w:tplc="1F8C8766">
      <w:start w:val="1"/>
      <w:numFmt w:val="upperRoman"/>
      <w:lvlText w:val="%1."/>
      <w:lvlJc w:val="left"/>
      <w:pPr>
        <w:ind w:left="1080" w:hanging="720"/>
      </w:pPr>
      <w:rPr>
        <w:rFonts w:hint="default"/>
      </w:rPr>
    </w:lvl>
    <w:lvl w:ilvl="1" w:tplc="04090001">
      <w:start w:val="1"/>
      <w:numFmt w:val="bullet"/>
      <w:lvlText w:val=""/>
      <w:lvlJc w:val="left"/>
      <w:pPr>
        <w:ind w:left="1440" w:hanging="360"/>
      </w:pPr>
      <w:rPr>
        <w:rFonts w:ascii="Symbol" w:hAnsi="Symbol" w:hint="default"/>
      </w:rPr>
    </w:lvl>
    <w:lvl w:ilvl="2" w:tplc="473E87BA">
      <w:numFmt w:val="bullet"/>
      <w:lvlText w:val=""/>
      <w:lvlJc w:val="left"/>
      <w:pPr>
        <w:ind w:left="2340" w:hanging="360"/>
      </w:pPr>
      <w:rPr>
        <w:rFonts w:ascii="Symbol" w:eastAsiaTheme="minorHAnsi" w:hAnsi="Symbol"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C81E1E"/>
    <w:multiLevelType w:val="hybridMultilevel"/>
    <w:tmpl w:val="3B48CB20"/>
    <w:lvl w:ilvl="0" w:tplc="1EDA049A">
      <w:start w:val="1"/>
      <w:numFmt w:val="lowerLetter"/>
      <w:lvlText w:val="%1."/>
      <w:lvlJc w:val="left"/>
      <w:pPr>
        <w:ind w:left="1080" w:hanging="360"/>
      </w:pPr>
      <w:rPr>
        <w:rFonts w:hint="default"/>
        <w:color w:val="FF0000"/>
      </w:r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4822CCB"/>
    <w:multiLevelType w:val="hybridMultilevel"/>
    <w:tmpl w:val="517EBB44"/>
    <w:lvl w:ilvl="0" w:tplc="04090005">
      <w:start w:val="1"/>
      <w:numFmt w:val="bullet"/>
      <w:lvlText w:val=""/>
      <w:lvlJc w:val="left"/>
      <w:pPr>
        <w:ind w:left="2061" w:hanging="360"/>
      </w:pPr>
      <w:rPr>
        <w:rFonts w:ascii="Wingdings" w:hAnsi="Wingdings" w:hint="default"/>
        <w:b w:val="0"/>
        <w:i w:val="0"/>
      </w:rPr>
    </w:lvl>
    <w:lvl w:ilvl="1" w:tplc="04090019" w:tentative="1">
      <w:start w:val="1"/>
      <w:numFmt w:val="lowerLetter"/>
      <w:lvlText w:val="%2."/>
      <w:lvlJc w:val="left"/>
      <w:pPr>
        <w:ind w:left="2061" w:hanging="360"/>
      </w:pPr>
    </w:lvl>
    <w:lvl w:ilvl="2" w:tplc="0409001B" w:tentative="1">
      <w:start w:val="1"/>
      <w:numFmt w:val="lowerRoman"/>
      <w:lvlText w:val="%3."/>
      <w:lvlJc w:val="right"/>
      <w:pPr>
        <w:ind w:left="2781" w:hanging="180"/>
      </w:pPr>
    </w:lvl>
    <w:lvl w:ilvl="3" w:tplc="0409000F" w:tentative="1">
      <w:start w:val="1"/>
      <w:numFmt w:val="decimal"/>
      <w:lvlText w:val="%4."/>
      <w:lvlJc w:val="left"/>
      <w:pPr>
        <w:ind w:left="3501" w:hanging="360"/>
      </w:pPr>
    </w:lvl>
    <w:lvl w:ilvl="4" w:tplc="04090019" w:tentative="1">
      <w:start w:val="1"/>
      <w:numFmt w:val="lowerLetter"/>
      <w:lvlText w:val="%5."/>
      <w:lvlJc w:val="left"/>
      <w:pPr>
        <w:ind w:left="4221" w:hanging="360"/>
      </w:pPr>
    </w:lvl>
    <w:lvl w:ilvl="5" w:tplc="0409001B" w:tentative="1">
      <w:start w:val="1"/>
      <w:numFmt w:val="lowerRoman"/>
      <w:lvlText w:val="%6."/>
      <w:lvlJc w:val="right"/>
      <w:pPr>
        <w:ind w:left="4941" w:hanging="180"/>
      </w:pPr>
    </w:lvl>
    <w:lvl w:ilvl="6" w:tplc="0409000F" w:tentative="1">
      <w:start w:val="1"/>
      <w:numFmt w:val="decimal"/>
      <w:lvlText w:val="%7."/>
      <w:lvlJc w:val="left"/>
      <w:pPr>
        <w:ind w:left="5661" w:hanging="360"/>
      </w:pPr>
    </w:lvl>
    <w:lvl w:ilvl="7" w:tplc="04090019" w:tentative="1">
      <w:start w:val="1"/>
      <w:numFmt w:val="lowerLetter"/>
      <w:lvlText w:val="%8."/>
      <w:lvlJc w:val="left"/>
      <w:pPr>
        <w:ind w:left="6381" w:hanging="360"/>
      </w:pPr>
    </w:lvl>
    <w:lvl w:ilvl="8" w:tplc="0409001B" w:tentative="1">
      <w:start w:val="1"/>
      <w:numFmt w:val="lowerRoman"/>
      <w:lvlText w:val="%9."/>
      <w:lvlJc w:val="right"/>
      <w:pPr>
        <w:ind w:left="7101" w:hanging="180"/>
      </w:pPr>
    </w:lvl>
  </w:abstractNum>
  <w:abstractNum w:abstractNumId="9" w15:restartNumberingAfterBreak="0">
    <w:nsid w:val="37AF6183"/>
    <w:multiLevelType w:val="hybridMultilevel"/>
    <w:tmpl w:val="18EA4B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A63B4A"/>
    <w:multiLevelType w:val="hybridMultilevel"/>
    <w:tmpl w:val="73BC8CF0"/>
    <w:lvl w:ilvl="0" w:tplc="10090001">
      <w:start w:val="1"/>
      <w:numFmt w:val="bullet"/>
      <w:lvlText w:val=""/>
      <w:lvlJc w:val="left"/>
      <w:pPr>
        <w:tabs>
          <w:tab w:val="num" w:pos="180"/>
        </w:tabs>
        <w:ind w:left="180" w:hanging="360"/>
      </w:pPr>
      <w:rPr>
        <w:rFonts w:ascii="Symbol" w:hAnsi="Symbol" w:hint="default"/>
      </w:rPr>
    </w:lvl>
    <w:lvl w:ilvl="1" w:tplc="10090003" w:tentative="1">
      <w:start w:val="1"/>
      <w:numFmt w:val="bullet"/>
      <w:lvlText w:val="o"/>
      <w:lvlJc w:val="left"/>
      <w:pPr>
        <w:tabs>
          <w:tab w:val="num" w:pos="900"/>
        </w:tabs>
        <w:ind w:left="900" w:hanging="360"/>
      </w:pPr>
      <w:rPr>
        <w:rFonts w:ascii="Courier New" w:hAnsi="Courier New" w:cs="Courier New" w:hint="default"/>
      </w:rPr>
    </w:lvl>
    <w:lvl w:ilvl="2" w:tplc="10090005" w:tentative="1">
      <w:start w:val="1"/>
      <w:numFmt w:val="bullet"/>
      <w:lvlText w:val=""/>
      <w:lvlJc w:val="left"/>
      <w:pPr>
        <w:tabs>
          <w:tab w:val="num" w:pos="1620"/>
        </w:tabs>
        <w:ind w:left="1620" w:hanging="360"/>
      </w:pPr>
      <w:rPr>
        <w:rFonts w:ascii="Wingdings" w:hAnsi="Wingdings" w:hint="default"/>
      </w:rPr>
    </w:lvl>
    <w:lvl w:ilvl="3" w:tplc="10090001" w:tentative="1">
      <w:start w:val="1"/>
      <w:numFmt w:val="bullet"/>
      <w:lvlText w:val=""/>
      <w:lvlJc w:val="left"/>
      <w:pPr>
        <w:tabs>
          <w:tab w:val="num" w:pos="2340"/>
        </w:tabs>
        <w:ind w:left="2340" w:hanging="360"/>
      </w:pPr>
      <w:rPr>
        <w:rFonts w:ascii="Symbol" w:hAnsi="Symbol" w:hint="default"/>
      </w:rPr>
    </w:lvl>
    <w:lvl w:ilvl="4" w:tplc="10090003" w:tentative="1">
      <w:start w:val="1"/>
      <w:numFmt w:val="bullet"/>
      <w:lvlText w:val="o"/>
      <w:lvlJc w:val="left"/>
      <w:pPr>
        <w:tabs>
          <w:tab w:val="num" w:pos="3060"/>
        </w:tabs>
        <w:ind w:left="3060" w:hanging="360"/>
      </w:pPr>
      <w:rPr>
        <w:rFonts w:ascii="Courier New" w:hAnsi="Courier New" w:cs="Courier New" w:hint="default"/>
      </w:rPr>
    </w:lvl>
    <w:lvl w:ilvl="5" w:tplc="10090005" w:tentative="1">
      <w:start w:val="1"/>
      <w:numFmt w:val="bullet"/>
      <w:lvlText w:val=""/>
      <w:lvlJc w:val="left"/>
      <w:pPr>
        <w:tabs>
          <w:tab w:val="num" w:pos="3780"/>
        </w:tabs>
        <w:ind w:left="3780" w:hanging="360"/>
      </w:pPr>
      <w:rPr>
        <w:rFonts w:ascii="Wingdings" w:hAnsi="Wingdings" w:hint="default"/>
      </w:rPr>
    </w:lvl>
    <w:lvl w:ilvl="6" w:tplc="10090001" w:tentative="1">
      <w:start w:val="1"/>
      <w:numFmt w:val="bullet"/>
      <w:lvlText w:val=""/>
      <w:lvlJc w:val="left"/>
      <w:pPr>
        <w:tabs>
          <w:tab w:val="num" w:pos="4500"/>
        </w:tabs>
        <w:ind w:left="4500" w:hanging="360"/>
      </w:pPr>
      <w:rPr>
        <w:rFonts w:ascii="Symbol" w:hAnsi="Symbol" w:hint="default"/>
      </w:rPr>
    </w:lvl>
    <w:lvl w:ilvl="7" w:tplc="10090003" w:tentative="1">
      <w:start w:val="1"/>
      <w:numFmt w:val="bullet"/>
      <w:lvlText w:val="o"/>
      <w:lvlJc w:val="left"/>
      <w:pPr>
        <w:tabs>
          <w:tab w:val="num" w:pos="5220"/>
        </w:tabs>
        <w:ind w:left="5220" w:hanging="360"/>
      </w:pPr>
      <w:rPr>
        <w:rFonts w:ascii="Courier New" w:hAnsi="Courier New" w:cs="Courier New" w:hint="default"/>
      </w:rPr>
    </w:lvl>
    <w:lvl w:ilvl="8" w:tplc="10090005" w:tentative="1">
      <w:start w:val="1"/>
      <w:numFmt w:val="bullet"/>
      <w:lvlText w:val=""/>
      <w:lvlJc w:val="left"/>
      <w:pPr>
        <w:tabs>
          <w:tab w:val="num" w:pos="5940"/>
        </w:tabs>
        <w:ind w:left="5940" w:hanging="360"/>
      </w:pPr>
      <w:rPr>
        <w:rFonts w:ascii="Wingdings" w:hAnsi="Wingdings" w:hint="default"/>
      </w:rPr>
    </w:lvl>
  </w:abstractNum>
  <w:abstractNum w:abstractNumId="11" w15:restartNumberingAfterBreak="0">
    <w:nsid w:val="411B76CF"/>
    <w:multiLevelType w:val="hybridMultilevel"/>
    <w:tmpl w:val="C728C2F4"/>
    <w:lvl w:ilvl="0" w:tplc="1009000F">
      <w:start w:val="5"/>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4C006816"/>
    <w:multiLevelType w:val="hybridMultilevel"/>
    <w:tmpl w:val="A40C0848"/>
    <w:lvl w:ilvl="0" w:tplc="1F8C8766">
      <w:start w:val="1"/>
      <w:numFmt w:val="upperRoman"/>
      <w:lvlText w:val="%1."/>
      <w:lvlJc w:val="left"/>
      <w:pPr>
        <w:ind w:left="1080" w:hanging="720"/>
      </w:pPr>
      <w:rPr>
        <w:rFonts w:hint="default"/>
      </w:rPr>
    </w:lvl>
    <w:lvl w:ilvl="1" w:tplc="04090013">
      <w:start w:val="1"/>
      <w:numFmt w:val="upperRoman"/>
      <w:lvlText w:val="%2."/>
      <w:lvlJc w:val="right"/>
      <w:pPr>
        <w:ind w:left="1440" w:hanging="360"/>
      </w:pPr>
    </w:lvl>
    <w:lvl w:ilvl="2" w:tplc="473E87BA">
      <w:numFmt w:val="bullet"/>
      <w:lvlText w:val=""/>
      <w:lvlJc w:val="left"/>
      <w:pPr>
        <w:ind w:left="2340" w:hanging="360"/>
      </w:pPr>
      <w:rPr>
        <w:rFonts w:ascii="Symbol" w:eastAsiaTheme="minorHAnsi" w:hAnsi="Symbol"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7844DE"/>
    <w:multiLevelType w:val="hybridMultilevel"/>
    <w:tmpl w:val="351CF8BA"/>
    <w:lvl w:ilvl="0" w:tplc="35208E0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6BE1168"/>
    <w:multiLevelType w:val="hybridMultilevel"/>
    <w:tmpl w:val="D85020A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63DC3F7A"/>
    <w:multiLevelType w:val="hybridMultilevel"/>
    <w:tmpl w:val="FEACA98A"/>
    <w:lvl w:ilvl="0" w:tplc="1F8C8766">
      <w:start w:val="1"/>
      <w:numFmt w:val="upperRoman"/>
      <w:lvlText w:val="%1."/>
      <w:lvlJc w:val="left"/>
      <w:pPr>
        <w:ind w:left="1080" w:hanging="720"/>
      </w:pPr>
      <w:rPr>
        <w:rFonts w:hint="default"/>
      </w:rPr>
    </w:lvl>
    <w:lvl w:ilvl="1" w:tplc="04090005">
      <w:start w:val="1"/>
      <w:numFmt w:val="bullet"/>
      <w:lvlText w:val=""/>
      <w:lvlJc w:val="left"/>
      <w:pPr>
        <w:ind w:left="1440" w:hanging="360"/>
      </w:pPr>
      <w:rPr>
        <w:rFonts w:ascii="Wingdings" w:hAnsi="Wingdings" w:hint="default"/>
      </w:rPr>
    </w:lvl>
    <w:lvl w:ilvl="2" w:tplc="473E87BA">
      <w:numFmt w:val="bullet"/>
      <w:lvlText w:val=""/>
      <w:lvlJc w:val="left"/>
      <w:pPr>
        <w:ind w:left="2340" w:hanging="360"/>
      </w:pPr>
      <w:rPr>
        <w:rFonts w:ascii="Symbol" w:eastAsiaTheme="minorHAnsi" w:hAnsi="Symbol"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64945DD"/>
    <w:multiLevelType w:val="hybridMultilevel"/>
    <w:tmpl w:val="09AA4474"/>
    <w:lvl w:ilvl="0" w:tplc="961AF0B0">
      <w:start w:val="1"/>
      <w:numFmt w:val="decimal"/>
      <w:lvlText w:val="%1."/>
      <w:lvlJc w:val="left"/>
      <w:pPr>
        <w:ind w:left="630" w:hanging="360"/>
      </w:pPr>
      <w:rPr>
        <w:b w:val="0"/>
      </w:rPr>
    </w:lvl>
    <w:lvl w:ilvl="1" w:tplc="FFFFFFFF">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717B41"/>
    <w:multiLevelType w:val="hybridMultilevel"/>
    <w:tmpl w:val="6366B1EC"/>
    <w:lvl w:ilvl="0" w:tplc="E500DCF4">
      <w:start w:val="1"/>
      <w:numFmt w:val="lowerRoman"/>
      <w:lvlText w:val="%1."/>
      <w:lvlJc w:val="left"/>
      <w:pPr>
        <w:ind w:left="2061" w:hanging="360"/>
      </w:pPr>
      <w:rPr>
        <w:rFonts w:hint="default"/>
        <w:b w:val="0"/>
        <w:i w:val="0"/>
      </w:rPr>
    </w:lvl>
    <w:lvl w:ilvl="1" w:tplc="04090019" w:tentative="1">
      <w:start w:val="1"/>
      <w:numFmt w:val="lowerLetter"/>
      <w:lvlText w:val="%2."/>
      <w:lvlJc w:val="left"/>
      <w:pPr>
        <w:ind w:left="2061" w:hanging="360"/>
      </w:pPr>
    </w:lvl>
    <w:lvl w:ilvl="2" w:tplc="0409001B" w:tentative="1">
      <w:start w:val="1"/>
      <w:numFmt w:val="lowerRoman"/>
      <w:lvlText w:val="%3."/>
      <w:lvlJc w:val="right"/>
      <w:pPr>
        <w:ind w:left="2781" w:hanging="180"/>
      </w:pPr>
    </w:lvl>
    <w:lvl w:ilvl="3" w:tplc="0409000F" w:tentative="1">
      <w:start w:val="1"/>
      <w:numFmt w:val="decimal"/>
      <w:lvlText w:val="%4."/>
      <w:lvlJc w:val="left"/>
      <w:pPr>
        <w:ind w:left="3501" w:hanging="360"/>
      </w:pPr>
    </w:lvl>
    <w:lvl w:ilvl="4" w:tplc="04090019" w:tentative="1">
      <w:start w:val="1"/>
      <w:numFmt w:val="lowerLetter"/>
      <w:lvlText w:val="%5."/>
      <w:lvlJc w:val="left"/>
      <w:pPr>
        <w:ind w:left="4221" w:hanging="360"/>
      </w:pPr>
    </w:lvl>
    <w:lvl w:ilvl="5" w:tplc="0409001B" w:tentative="1">
      <w:start w:val="1"/>
      <w:numFmt w:val="lowerRoman"/>
      <w:lvlText w:val="%6."/>
      <w:lvlJc w:val="right"/>
      <w:pPr>
        <w:ind w:left="4941" w:hanging="180"/>
      </w:pPr>
    </w:lvl>
    <w:lvl w:ilvl="6" w:tplc="0409000F" w:tentative="1">
      <w:start w:val="1"/>
      <w:numFmt w:val="decimal"/>
      <w:lvlText w:val="%7."/>
      <w:lvlJc w:val="left"/>
      <w:pPr>
        <w:ind w:left="5661" w:hanging="360"/>
      </w:pPr>
    </w:lvl>
    <w:lvl w:ilvl="7" w:tplc="04090019" w:tentative="1">
      <w:start w:val="1"/>
      <w:numFmt w:val="lowerLetter"/>
      <w:lvlText w:val="%8."/>
      <w:lvlJc w:val="left"/>
      <w:pPr>
        <w:ind w:left="6381" w:hanging="360"/>
      </w:pPr>
    </w:lvl>
    <w:lvl w:ilvl="8" w:tplc="0409001B" w:tentative="1">
      <w:start w:val="1"/>
      <w:numFmt w:val="lowerRoman"/>
      <w:lvlText w:val="%9."/>
      <w:lvlJc w:val="right"/>
      <w:pPr>
        <w:ind w:left="7101" w:hanging="180"/>
      </w:pPr>
    </w:lvl>
  </w:abstractNum>
  <w:abstractNum w:abstractNumId="18" w15:restartNumberingAfterBreak="0">
    <w:nsid w:val="77DA4745"/>
    <w:multiLevelType w:val="hybridMultilevel"/>
    <w:tmpl w:val="45E019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C54DD3"/>
    <w:multiLevelType w:val="hybridMultilevel"/>
    <w:tmpl w:val="DB5C1340"/>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2"/>
  </w:num>
  <w:num w:numId="2">
    <w:abstractNumId w:val="14"/>
  </w:num>
  <w:num w:numId="3">
    <w:abstractNumId w:val="2"/>
  </w:num>
  <w:num w:numId="4">
    <w:abstractNumId w:val="17"/>
  </w:num>
  <w:num w:numId="5">
    <w:abstractNumId w:val="6"/>
  </w:num>
  <w:num w:numId="6">
    <w:abstractNumId w:val="15"/>
  </w:num>
  <w:num w:numId="7">
    <w:abstractNumId w:val="8"/>
  </w:num>
  <w:num w:numId="8">
    <w:abstractNumId w:val="19"/>
  </w:num>
  <w:num w:numId="9">
    <w:abstractNumId w:val="4"/>
  </w:num>
  <w:num w:numId="10">
    <w:abstractNumId w:val="1"/>
  </w:num>
  <w:num w:numId="11">
    <w:abstractNumId w:val="3"/>
  </w:num>
  <w:num w:numId="12">
    <w:abstractNumId w:val="10"/>
  </w:num>
  <w:num w:numId="13">
    <w:abstractNumId w:val="5"/>
  </w:num>
  <w:num w:numId="14">
    <w:abstractNumId w:val="11"/>
  </w:num>
  <w:num w:numId="15">
    <w:abstractNumId w:val="9"/>
  </w:num>
  <w:num w:numId="16">
    <w:abstractNumId w:val="7"/>
  </w:num>
  <w:num w:numId="17">
    <w:abstractNumId w:val="18"/>
  </w:num>
  <w:num w:numId="18">
    <w:abstractNumId w:val="16"/>
  </w:num>
  <w:num w:numId="19">
    <w:abstractNumId w:val="0"/>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5385"/>
    <w:rsid w:val="00001E78"/>
    <w:rsid w:val="00005C67"/>
    <w:rsid w:val="00015E6C"/>
    <w:rsid w:val="0002181C"/>
    <w:rsid w:val="000342C9"/>
    <w:rsid w:val="0005011D"/>
    <w:rsid w:val="00052C56"/>
    <w:rsid w:val="000C6769"/>
    <w:rsid w:val="000F65D8"/>
    <w:rsid w:val="00101B3A"/>
    <w:rsid w:val="001214F2"/>
    <w:rsid w:val="00134690"/>
    <w:rsid w:val="00185CE8"/>
    <w:rsid w:val="00195D53"/>
    <w:rsid w:val="001A1491"/>
    <w:rsid w:val="001C103D"/>
    <w:rsid w:val="001C43EB"/>
    <w:rsid w:val="001D5BCC"/>
    <w:rsid w:val="001D76CA"/>
    <w:rsid w:val="001E1C4B"/>
    <w:rsid w:val="00222E5F"/>
    <w:rsid w:val="002545CC"/>
    <w:rsid w:val="002D18CF"/>
    <w:rsid w:val="002F0D37"/>
    <w:rsid w:val="002F7A57"/>
    <w:rsid w:val="00341F58"/>
    <w:rsid w:val="00342EE4"/>
    <w:rsid w:val="0037106F"/>
    <w:rsid w:val="00373643"/>
    <w:rsid w:val="0038469E"/>
    <w:rsid w:val="00387C86"/>
    <w:rsid w:val="003A0BE4"/>
    <w:rsid w:val="003E685E"/>
    <w:rsid w:val="003E6D07"/>
    <w:rsid w:val="0044086F"/>
    <w:rsid w:val="00442B53"/>
    <w:rsid w:val="00456D19"/>
    <w:rsid w:val="00467862"/>
    <w:rsid w:val="00490FFA"/>
    <w:rsid w:val="00492D13"/>
    <w:rsid w:val="00493BFF"/>
    <w:rsid w:val="00493CF5"/>
    <w:rsid w:val="0049546B"/>
    <w:rsid w:val="004A4103"/>
    <w:rsid w:val="004A7D11"/>
    <w:rsid w:val="004D2C6A"/>
    <w:rsid w:val="004F083C"/>
    <w:rsid w:val="004F0AB8"/>
    <w:rsid w:val="004F40E5"/>
    <w:rsid w:val="00511526"/>
    <w:rsid w:val="00533871"/>
    <w:rsid w:val="005420F6"/>
    <w:rsid w:val="00545389"/>
    <w:rsid w:val="00545409"/>
    <w:rsid w:val="005660E9"/>
    <w:rsid w:val="0058205C"/>
    <w:rsid w:val="00584B60"/>
    <w:rsid w:val="0059694A"/>
    <w:rsid w:val="00596DF0"/>
    <w:rsid w:val="005D303A"/>
    <w:rsid w:val="005D3D1B"/>
    <w:rsid w:val="005E49CE"/>
    <w:rsid w:val="005F031C"/>
    <w:rsid w:val="0060008A"/>
    <w:rsid w:val="00602DED"/>
    <w:rsid w:val="00627345"/>
    <w:rsid w:val="0064439E"/>
    <w:rsid w:val="00651BF7"/>
    <w:rsid w:val="00660C0C"/>
    <w:rsid w:val="006715DE"/>
    <w:rsid w:val="00677BAF"/>
    <w:rsid w:val="006A0EC0"/>
    <w:rsid w:val="006B3FCC"/>
    <w:rsid w:val="006D58D2"/>
    <w:rsid w:val="006F5E3D"/>
    <w:rsid w:val="00711EBF"/>
    <w:rsid w:val="007150B6"/>
    <w:rsid w:val="00725527"/>
    <w:rsid w:val="00756911"/>
    <w:rsid w:val="00766631"/>
    <w:rsid w:val="00773DFE"/>
    <w:rsid w:val="007A0C81"/>
    <w:rsid w:val="007C1AA4"/>
    <w:rsid w:val="007C4482"/>
    <w:rsid w:val="007D27FE"/>
    <w:rsid w:val="007D5A4F"/>
    <w:rsid w:val="007D6B41"/>
    <w:rsid w:val="007F7D1F"/>
    <w:rsid w:val="0081648B"/>
    <w:rsid w:val="00833FB7"/>
    <w:rsid w:val="00863869"/>
    <w:rsid w:val="00887974"/>
    <w:rsid w:val="00894084"/>
    <w:rsid w:val="00896DF1"/>
    <w:rsid w:val="008A4A96"/>
    <w:rsid w:val="008A715B"/>
    <w:rsid w:val="008E2F5B"/>
    <w:rsid w:val="00910D85"/>
    <w:rsid w:val="00953F38"/>
    <w:rsid w:val="00963D43"/>
    <w:rsid w:val="00982D22"/>
    <w:rsid w:val="009936C8"/>
    <w:rsid w:val="00993AC4"/>
    <w:rsid w:val="009A5DCE"/>
    <w:rsid w:val="009B726B"/>
    <w:rsid w:val="009F4395"/>
    <w:rsid w:val="009F6E6F"/>
    <w:rsid w:val="00A011DC"/>
    <w:rsid w:val="00A034E1"/>
    <w:rsid w:val="00A04CEA"/>
    <w:rsid w:val="00A106B1"/>
    <w:rsid w:val="00A473E5"/>
    <w:rsid w:val="00A54505"/>
    <w:rsid w:val="00A97C17"/>
    <w:rsid w:val="00AA043F"/>
    <w:rsid w:val="00AA40C0"/>
    <w:rsid w:val="00AC77C2"/>
    <w:rsid w:val="00AD2AFF"/>
    <w:rsid w:val="00AE6E18"/>
    <w:rsid w:val="00B0003E"/>
    <w:rsid w:val="00B12B60"/>
    <w:rsid w:val="00B142D7"/>
    <w:rsid w:val="00B55C8F"/>
    <w:rsid w:val="00B861FC"/>
    <w:rsid w:val="00BA6E8D"/>
    <w:rsid w:val="00BB1A64"/>
    <w:rsid w:val="00BB1D6E"/>
    <w:rsid w:val="00BB23AC"/>
    <w:rsid w:val="00BC28E4"/>
    <w:rsid w:val="00BC7CE5"/>
    <w:rsid w:val="00BD5044"/>
    <w:rsid w:val="00C011F5"/>
    <w:rsid w:val="00C059F5"/>
    <w:rsid w:val="00C15413"/>
    <w:rsid w:val="00C27104"/>
    <w:rsid w:val="00C357E6"/>
    <w:rsid w:val="00C363FD"/>
    <w:rsid w:val="00C60D50"/>
    <w:rsid w:val="00C76E45"/>
    <w:rsid w:val="00C861AF"/>
    <w:rsid w:val="00C96FFB"/>
    <w:rsid w:val="00CB580B"/>
    <w:rsid w:val="00CB751A"/>
    <w:rsid w:val="00CC0185"/>
    <w:rsid w:val="00CD0521"/>
    <w:rsid w:val="00CD341D"/>
    <w:rsid w:val="00D0163C"/>
    <w:rsid w:val="00D132AD"/>
    <w:rsid w:val="00D24B91"/>
    <w:rsid w:val="00D371B3"/>
    <w:rsid w:val="00D546C2"/>
    <w:rsid w:val="00D75385"/>
    <w:rsid w:val="00D76737"/>
    <w:rsid w:val="00D83876"/>
    <w:rsid w:val="00D84246"/>
    <w:rsid w:val="00D96F7C"/>
    <w:rsid w:val="00DA21BD"/>
    <w:rsid w:val="00DA61E1"/>
    <w:rsid w:val="00DB5AA1"/>
    <w:rsid w:val="00E02380"/>
    <w:rsid w:val="00E345F3"/>
    <w:rsid w:val="00E738C3"/>
    <w:rsid w:val="00E81231"/>
    <w:rsid w:val="00E8545E"/>
    <w:rsid w:val="00E87B20"/>
    <w:rsid w:val="00E930D5"/>
    <w:rsid w:val="00EA63F4"/>
    <w:rsid w:val="00EB37B3"/>
    <w:rsid w:val="00EF7490"/>
    <w:rsid w:val="00F133C9"/>
    <w:rsid w:val="00F268D7"/>
    <w:rsid w:val="00F81494"/>
    <w:rsid w:val="00F82807"/>
    <w:rsid w:val="00FA5EC6"/>
    <w:rsid w:val="00FA65C4"/>
    <w:rsid w:val="00FA748C"/>
    <w:rsid w:val="00FB0C49"/>
    <w:rsid w:val="00FB3A3F"/>
    <w:rsid w:val="00FB6EA0"/>
    <w:rsid w:val="00FD3026"/>
    <w:rsid w:val="00FE43D8"/>
    <w:rsid w:val="06EDA7E7"/>
    <w:rsid w:val="0DDA03A3"/>
    <w:rsid w:val="3F94C5B2"/>
    <w:rsid w:val="432FBAE2"/>
    <w:rsid w:val="490716FF"/>
    <w:rsid w:val="6F5053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6497E1"/>
  <w15:docId w15:val="{B1D36120-287C-461B-8242-2361F46C09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5385"/>
    <w:pPr>
      <w:ind w:left="720"/>
      <w:contextualSpacing/>
    </w:pPr>
  </w:style>
  <w:style w:type="table" w:styleId="TableGrid">
    <w:name w:val="Table Grid"/>
    <w:basedOn w:val="TableNormal"/>
    <w:uiPriority w:val="59"/>
    <w:rsid w:val="00492D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0C6769"/>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0C676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0C67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769"/>
    <w:rPr>
      <w:rFonts w:ascii="Tahoma" w:hAnsi="Tahoma" w:cs="Tahoma"/>
      <w:sz w:val="16"/>
      <w:szCs w:val="16"/>
    </w:rPr>
  </w:style>
  <w:style w:type="paragraph" w:styleId="Footer">
    <w:name w:val="footer"/>
    <w:basedOn w:val="Normal"/>
    <w:link w:val="FooterChar"/>
    <w:uiPriority w:val="99"/>
    <w:unhideWhenUsed/>
    <w:rsid w:val="00BC28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28E4"/>
  </w:style>
  <w:style w:type="character" w:styleId="Hyperlink">
    <w:name w:val="Hyperlink"/>
    <w:basedOn w:val="DefaultParagraphFont"/>
    <w:uiPriority w:val="99"/>
    <w:unhideWhenUsed/>
    <w:rsid w:val="005420F6"/>
    <w:rPr>
      <w:color w:val="0000FF" w:themeColor="hyperlink"/>
      <w:u w:val="single"/>
    </w:rPr>
  </w:style>
  <w:style w:type="character" w:styleId="FollowedHyperlink">
    <w:name w:val="FollowedHyperlink"/>
    <w:basedOn w:val="DefaultParagraphFont"/>
    <w:uiPriority w:val="99"/>
    <w:semiHidden/>
    <w:unhideWhenUsed/>
    <w:rsid w:val="005420F6"/>
    <w:rPr>
      <w:color w:val="800080" w:themeColor="followedHyperlink"/>
      <w:u w:val="single"/>
    </w:rPr>
  </w:style>
  <w:style w:type="character" w:styleId="UnresolvedMention">
    <w:name w:val="Unresolved Mention"/>
    <w:basedOn w:val="DefaultParagraphFont"/>
    <w:uiPriority w:val="99"/>
    <w:semiHidden/>
    <w:unhideWhenUsed/>
    <w:rsid w:val="00052C56"/>
    <w:rPr>
      <w:color w:val="605E5C"/>
      <w:shd w:val="clear" w:color="auto" w:fill="E1DFDD"/>
    </w:rPr>
  </w:style>
  <w:style w:type="character" w:styleId="CommentReference">
    <w:name w:val="annotation reference"/>
    <w:basedOn w:val="DefaultParagraphFont"/>
    <w:uiPriority w:val="99"/>
    <w:semiHidden/>
    <w:unhideWhenUsed/>
    <w:rsid w:val="00AA40C0"/>
    <w:rPr>
      <w:sz w:val="16"/>
      <w:szCs w:val="16"/>
    </w:rPr>
  </w:style>
  <w:style w:type="paragraph" w:styleId="CommentText">
    <w:name w:val="annotation text"/>
    <w:basedOn w:val="Normal"/>
    <w:link w:val="CommentTextChar"/>
    <w:uiPriority w:val="99"/>
    <w:semiHidden/>
    <w:unhideWhenUsed/>
    <w:rsid w:val="00AA40C0"/>
    <w:pPr>
      <w:spacing w:line="240" w:lineRule="auto"/>
    </w:pPr>
    <w:rPr>
      <w:sz w:val="20"/>
      <w:szCs w:val="20"/>
    </w:rPr>
  </w:style>
  <w:style w:type="character" w:customStyle="1" w:styleId="CommentTextChar">
    <w:name w:val="Comment Text Char"/>
    <w:basedOn w:val="DefaultParagraphFont"/>
    <w:link w:val="CommentText"/>
    <w:uiPriority w:val="99"/>
    <w:semiHidden/>
    <w:rsid w:val="00AA40C0"/>
    <w:rPr>
      <w:sz w:val="20"/>
      <w:szCs w:val="20"/>
    </w:rPr>
  </w:style>
  <w:style w:type="paragraph" w:styleId="CommentSubject">
    <w:name w:val="annotation subject"/>
    <w:basedOn w:val="CommentText"/>
    <w:next w:val="CommentText"/>
    <w:link w:val="CommentSubjectChar"/>
    <w:uiPriority w:val="99"/>
    <w:semiHidden/>
    <w:unhideWhenUsed/>
    <w:rsid w:val="00AA40C0"/>
    <w:rPr>
      <w:b/>
      <w:bCs/>
    </w:rPr>
  </w:style>
  <w:style w:type="character" w:customStyle="1" w:styleId="CommentSubjectChar">
    <w:name w:val="Comment Subject Char"/>
    <w:basedOn w:val="CommentTextChar"/>
    <w:link w:val="CommentSubject"/>
    <w:uiPriority w:val="99"/>
    <w:semiHidden/>
    <w:rsid w:val="00AA40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cna-aiic.ca/~/media/cna/page-content/pdf-en/code-of-ethics-2017-edition-secure-interactive" TargetMode="External"/><Relationship Id="rId4" Type="http://schemas.openxmlformats.org/officeDocument/2006/relationships/settings" Target="settings.xml"/><Relationship Id="rId9" Type="http://schemas.openxmlformats.org/officeDocument/2006/relationships/hyperlink" Target="http://www.uleth.ca/healthsciences/cnsa%2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0FDF06-4C8D-4CED-9E61-5BDFB423D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5</Pages>
  <Words>1850</Words>
  <Characters>10550</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University of Lethbridge</Company>
  <LinksUpToDate>false</LinksUpToDate>
  <CharactersWithSpaces>12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enceley, Shannon</dc:creator>
  <cp:lastModifiedBy>Marthiensen, Bob</cp:lastModifiedBy>
  <cp:revision>3</cp:revision>
  <dcterms:created xsi:type="dcterms:W3CDTF">2021-06-14T19:46:00Z</dcterms:created>
  <dcterms:modified xsi:type="dcterms:W3CDTF">2021-06-16T15:37:00Z</dcterms:modified>
</cp:coreProperties>
</file>